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BD97B9" w14:textId="77777777" w:rsidR="00083D22" w:rsidRPr="00A248C8" w:rsidRDefault="0011660B">
      <w:pPr>
        <w:pStyle w:val="Heading1"/>
      </w:pPr>
      <w:r w:rsidRPr="00A248C8">
        <w:t>Supplementary material</w:t>
      </w:r>
    </w:p>
    <w:p w14:paraId="6D72965B" w14:textId="77777777" w:rsidR="00083D22" w:rsidRPr="00A248C8" w:rsidRDefault="00083D22">
      <w:pPr>
        <w:pStyle w:val="Title"/>
        <w:rPr>
          <w:sz w:val="24"/>
          <w:szCs w:val="24"/>
        </w:rPr>
      </w:pPr>
      <w:bookmarkStart w:id="0" w:name="_gjdgxs" w:colFirst="0" w:colLast="0"/>
      <w:bookmarkEnd w:id="0"/>
    </w:p>
    <w:p w14:paraId="410C0258" w14:textId="77777777" w:rsidR="00A375F3" w:rsidRPr="00FB51CD" w:rsidRDefault="00A375F3" w:rsidP="00A375F3">
      <w:pPr>
        <w:pStyle w:val="Title"/>
        <w:rPr>
          <w:sz w:val="40"/>
          <w:szCs w:val="40"/>
        </w:rPr>
      </w:pPr>
      <w:r>
        <w:rPr>
          <w:sz w:val="40"/>
          <w:szCs w:val="40"/>
        </w:rPr>
        <w:t>Assessing</w:t>
      </w:r>
      <w:r w:rsidRPr="00FB51CD">
        <w:rPr>
          <w:sz w:val="40"/>
          <w:szCs w:val="40"/>
        </w:rPr>
        <w:t xml:space="preserve"> outcomes for </w:t>
      </w:r>
      <w:r>
        <w:rPr>
          <w:sz w:val="40"/>
          <w:szCs w:val="40"/>
        </w:rPr>
        <w:t xml:space="preserve">an </w:t>
      </w:r>
      <w:r w:rsidRPr="00FB51CD">
        <w:rPr>
          <w:sz w:val="40"/>
          <w:szCs w:val="40"/>
        </w:rPr>
        <w:t>arboreal folivore after rehabilitation</w:t>
      </w:r>
      <w:r>
        <w:rPr>
          <w:sz w:val="40"/>
          <w:szCs w:val="40"/>
        </w:rPr>
        <w:t>; implications for management.</w:t>
      </w:r>
    </w:p>
    <w:p w14:paraId="0DDF017E" w14:textId="724DF639" w:rsidR="00BB23D6" w:rsidRPr="00A16C6D" w:rsidRDefault="00BB23D6" w:rsidP="00A16C6D"/>
    <w:p w14:paraId="56DD396B" w14:textId="77777777" w:rsidR="00083D22" w:rsidRPr="00A248C8" w:rsidRDefault="00083D22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7FF098AE" w14:textId="6510433D" w:rsidR="00083D22" w:rsidRPr="00BF2D94" w:rsidRDefault="0011660B">
      <w:r w:rsidRPr="00BF2D94">
        <w:t>Kellie A. Leigh, Lacey N. Hofweber, Brie</w:t>
      </w:r>
      <w:r w:rsidR="00BF2D94" w:rsidRPr="00BF2D94">
        <w:t>nna</w:t>
      </w:r>
      <w:r w:rsidRPr="00BF2D94">
        <w:t xml:space="preserve"> </w:t>
      </w:r>
      <w:r w:rsidR="00317FAB" w:rsidRPr="00BF2D94">
        <w:t>K</w:t>
      </w:r>
      <w:r w:rsidRPr="00BF2D94">
        <w:t xml:space="preserve">. Sloggett, Victoria L. Inman, Lachlan J Pettit, Aditi Sriram, Ron </w:t>
      </w:r>
      <w:r w:rsidR="00BB23D6" w:rsidRPr="00BF2D94">
        <w:t>J</w:t>
      </w:r>
      <w:r w:rsidRPr="00BF2D94">
        <w:t>. Haering</w:t>
      </w:r>
    </w:p>
    <w:p w14:paraId="4C1E511B" w14:textId="77777777" w:rsidR="00083D22" w:rsidRPr="00BF2D94" w:rsidRDefault="0011660B">
      <w:pPr>
        <w:spacing w:after="160" w:line="259" w:lineRule="auto"/>
        <w:jc w:val="left"/>
        <w:rPr>
          <w:sz w:val="32"/>
          <w:szCs w:val="32"/>
        </w:rPr>
      </w:pPr>
      <w:r w:rsidRPr="00BF2D94">
        <w:br w:type="page"/>
      </w:r>
    </w:p>
    <w:p w14:paraId="421A696D" w14:textId="77777777" w:rsidR="00083D22" w:rsidRPr="00A248C8" w:rsidRDefault="0011660B">
      <w:pPr>
        <w:rPr>
          <w:b/>
          <w:bCs/>
        </w:rPr>
      </w:pPr>
      <w:r w:rsidRPr="00A248C8">
        <w:rPr>
          <w:b/>
          <w:bCs/>
        </w:rPr>
        <w:lastRenderedPageBreak/>
        <w:t>Text S1</w:t>
      </w:r>
    </w:p>
    <w:p w14:paraId="0A4B54AA" w14:textId="0651A453" w:rsidR="00083D22" w:rsidRPr="00A248C8" w:rsidRDefault="0011660B">
      <w:r w:rsidRPr="00A248C8">
        <w:t xml:space="preserve">Throughout this report, publicly available vegetation maps were used to determine the vegetation community utilised by each koala post-release (accessed via https://datasets.seed.nsw.gov.au). The vegetation maps overlapped in areas, so they were preferentially ranked for use based </w:t>
      </w:r>
      <w:r w:rsidR="00496C88" w:rsidRPr="00A248C8">
        <w:t xml:space="preserve">on </w:t>
      </w:r>
      <w:r w:rsidRPr="00A248C8">
        <w:t xml:space="preserve">accuracy </w:t>
      </w:r>
      <w:r w:rsidR="00496C88" w:rsidRPr="00A248C8">
        <w:t>of</w:t>
      </w:r>
      <w:r w:rsidRPr="00A248C8">
        <w:t xml:space="preserve"> ground-truthing carried out under this project. The maps were ranked in the following descending order:</w:t>
      </w:r>
    </w:p>
    <w:p w14:paraId="06FBBDFA" w14:textId="536CB9F2" w:rsidR="00083D22" w:rsidRPr="00A248C8" w:rsidRDefault="0011660B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</w:pPr>
      <w:r w:rsidRPr="00A248C8">
        <w:t xml:space="preserve">Remnant </w:t>
      </w:r>
      <w:r w:rsidR="00DB0A52">
        <w:t>v</w:t>
      </w:r>
      <w:r w:rsidRPr="00A248C8">
        <w:t xml:space="preserve">egetation of the western Cumberland subregion, 2013 Update. VIS_ID 4207 </w:t>
      </w:r>
      <w:r w:rsidR="00496C88" w:rsidRPr="00A248C8">
        <w:fldChar w:fldCharType="begin" w:fldLock="1"/>
      </w:r>
      <w:r w:rsidR="00496C88" w:rsidRPr="00A248C8">
        <w:instrText>ADDIN CSL_CITATION {"citationItems":[{"id":"ITEM-1","itemData":{"author":[{"dropping-particle":"","family":"OEH","given":"","non-dropping-particle":"","parse-names":false,"suffix":""}],"id":"ITEM-1","issued":{"date-parts":[["2013"]]},"publisher":"Office of Environment and Heritage","publisher-place":"Sydney, Australia","title":"Remnant Vegetation of the western Cumberland subregion, 2013 Update. VIS_ID 4207","type":"article"},"uris":["http://www.mendeley.com/documents/?uuid=9eba3ed6-2277-35bf-97c2-7512a242ac01"]}],"mendeley":{"formattedCitation":"(OEH, 2013)","plainTextFormattedCitation":"(OEH, 2013)","previouslyFormattedCitation":"(OEH, 2013)"},"properties":{"noteIndex":0},"schema":"https://github.com/citation-style-language/schema/raw/master/csl-citation.json"}</w:instrText>
      </w:r>
      <w:r w:rsidR="00496C88" w:rsidRPr="00A248C8">
        <w:fldChar w:fldCharType="separate"/>
      </w:r>
      <w:r w:rsidR="00496C88" w:rsidRPr="00A248C8">
        <w:rPr>
          <w:noProof/>
        </w:rPr>
        <w:t>(OEH, 2013)</w:t>
      </w:r>
      <w:r w:rsidR="00496C88" w:rsidRPr="00A248C8">
        <w:fldChar w:fldCharType="end"/>
      </w:r>
    </w:p>
    <w:p w14:paraId="02B3C67D" w14:textId="497B68B5" w:rsidR="00083D22" w:rsidRPr="00A248C8" w:rsidRDefault="0011660B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</w:pPr>
      <w:r w:rsidRPr="00A248C8">
        <w:t xml:space="preserve">The </w:t>
      </w:r>
      <w:r w:rsidR="00DB0A52">
        <w:t>n</w:t>
      </w:r>
      <w:r w:rsidRPr="00A248C8">
        <w:t xml:space="preserve">ative </w:t>
      </w:r>
      <w:r w:rsidR="00DB0A52">
        <w:t>v</w:t>
      </w:r>
      <w:r w:rsidRPr="00A248C8">
        <w:t xml:space="preserve">egetation of the Sydney </w:t>
      </w:r>
      <w:r w:rsidR="00DB0A52">
        <w:t>m</w:t>
      </w:r>
      <w:r w:rsidRPr="00A248C8">
        <w:t xml:space="preserve">etropolitan </w:t>
      </w:r>
      <w:r w:rsidR="00DB0A52">
        <w:t>a</w:t>
      </w:r>
      <w:r w:rsidRPr="00A248C8">
        <w:t xml:space="preserve">rea - Version 3. VIS_ID 4489 </w:t>
      </w:r>
      <w:r w:rsidR="00496C88" w:rsidRPr="00A248C8">
        <w:fldChar w:fldCharType="begin" w:fldLock="1"/>
      </w:r>
      <w:r w:rsidR="00496C88" w:rsidRPr="00A248C8">
        <w:instrText>ADDIN CSL_CITATION {"citationItems":[{"id":"ITEM-1","itemData":{"author":[{"dropping-particle":"","family":"OEH","given":"","non-dropping-particle":"","parse-names":false,"suffix":""}],"id":"ITEM-1","issued":{"date-parts":[["2016"]]},"publisher":"Office of Environment and Heritage","publisher-place":"Sydney, Australia","title":"The Native Vegetation of the Sydney Metropolitan Area - Version 3 VIS_ID 4489","type":"article"},"uris":["http://www.mendeley.com/documents/?uuid=53e60f73-18ef-364e-b75d-871c19bb2f6e"]}],"mendeley":{"formattedCitation":"(OEH, 2016)","plainTextFormattedCitation":"(OEH, 2016)","previouslyFormattedCitation":"(OEH, 2016)"},"properties":{"noteIndex":0},"schema":"https://github.com/citation-style-language/schema/raw/master/csl-citation.json"}</w:instrText>
      </w:r>
      <w:r w:rsidR="00496C88" w:rsidRPr="00A248C8">
        <w:fldChar w:fldCharType="separate"/>
      </w:r>
      <w:r w:rsidR="00496C88" w:rsidRPr="00A248C8">
        <w:rPr>
          <w:noProof/>
        </w:rPr>
        <w:t>(OEH, 2016)</w:t>
      </w:r>
      <w:r w:rsidR="00496C88" w:rsidRPr="00A248C8">
        <w:fldChar w:fldCharType="end"/>
      </w:r>
    </w:p>
    <w:p w14:paraId="45D25265" w14:textId="4C490188" w:rsidR="00083D22" w:rsidRPr="00A248C8" w:rsidRDefault="0011660B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</w:pPr>
      <w:r w:rsidRPr="00A248C8">
        <w:t xml:space="preserve">Hawkesbury City Council </w:t>
      </w:r>
      <w:r w:rsidR="00DB0A52">
        <w:t>v</w:t>
      </w:r>
      <w:r w:rsidRPr="00A248C8">
        <w:t xml:space="preserve">egetation </w:t>
      </w:r>
      <w:r w:rsidR="00DB0A52">
        <w:t>m</w:t>
      </w:r>
      <w:r w:rsidRPr="00A248C8">
        <w:t xml:space="preserve">apping, 2007. VIS_ID 3958 </w:t>
      </w:r>
      <w:r w:rsidR="00496C88" w:rsidRPr="00A248C8">
        <w:fldChar w:fldCharType="begin" w:fldLock="1"/>
      </w:r>
      <w:r w:rsidR="00496C88" w:rsidRPr="00A248C8">
        <w:instrText>ADDIN CSL_CITATION {"citationItems":[{"id":"ITEM-1","itemData":{"author":[{"dropping-particle":"","family":"OEH","given":"","non-dropping-particle":"","parse-names":false,"suffix":""}],"id":"ITEM-1","issued":{"date-parts":[["2007"]]},"publisher":"Office of Environment and Heritage","publisher-place":"Sydney, Australia","title":"Hawkesbury City Council Vegetation Mapping, 2007. VIS_ID 3958","type":"article"},"uris":["http://www.mendeley.com/documents/?uuid=bc476629-034e-3981-8cdf-fbcf1a7e604d"]}],"mendeley":{"formattedCitation":"(OEH, 2007)","plainTextFormattedCitation":"(OEH, 2007)","previouslyFormattedCitation":"(OEH, 2007)"},"properties":{"noteIndex":0},"schema":"https://github.com/citation-style-language/schema/raw/master/csl-citation.json"}</w:instrText>
      </w:r>
      <w:r w:rsidR="00496C88" w:rsidRPr="00A248C8">
        <w:fldChar w:fldCharType="separate"/>
      </w:r>
      <w:r w:rsidR="00496C88" w:rsidRPr="00A248C8">
        <w:rPr>
          <w:noProof/>
        </w:rPr>
        <w:t>(OEH, 2007)</w:t>
      </w:r>
      <w:r w:rsidR="00496C88" w:rsidRPr="00A248C8">
        <w:fldChar w:fldCharType="end"/>
      </w:r>
    </w:p>
    <w:p w14:paraId="30AFD43F" w14:textId="2376CC96" w:rsidR="00083D22" w:rsidRPr="00A248C8" w:rsidRDefault="0011660B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</w:pPr>
      <w:proofErr w:type="spellStart"/>
      <w:r w:rsidRPr="00A16C6D">
        <w:rPr>
          <w:lang w:val="de-DE"/>
        </w:rPr>
        <w:t>Draft</w:t>
      </w:r>
      <w:proofErr w:type="spellEnd"/>
      <w:r w:rsidRPr="00A16C6D">
        <w:rPr>
          <w:lang w:val="de-DE"/>
        </w:rPr>
        <w:t xml:space="preserve"> </w:t>
      </w:r>
      <w:proofErr w:type="spellStart"/>
      <w:r w:rsidR="00DB0A52">
        <w:rPr>
          <w:lang w:val="de-DE"/>
        </w:rPr>
        <w:t>v</w:t>
      </w:r>
      <w:r w:rsidRPr="00A16C6D">
        <w:rPr>
          <w:lang w:val="de-DE"/>
        </w:rPr>
        <w:t>egetation</w:t>
      </w:r>
      <w:proofErr w:type="spellEnd"/>
      <w:r w:rsidRPr="00A16C6D">
        <w:rPr>
          <w:lang w:val="de-DE"/>
        </w:rPr>
        <w:t xml:space="preserve"> </w:t>
      </w:r>
      <w:proofErr w:type="spellStart"/>
      <w:r w:rsidRPr="00A16C6D">
        <w:rPr>
          <w:lang w:val="de-DE"/>
        </w:rPr>
        <w:t>map</w:t>
      </w:r>
      <w:proofErr w:type="spellEnd"/>
      <w:r w:rsidRPr="00A16C6D">
        <w:rPr>
          <w:lang w:val="de-DE"/>
        </w:rPr>
        <w:t xml:space="preserve">, </w:t>
      </w:r>
      <w:proofErr w:type="spellStart"/>
      <w:r w:rsidR="00DB0A52">
        <w:rPr>
          <w:lang w:val="de-DE"/>
        </w:rPr>
        <w:t>s</w:t>
      </w:r>
      <w:r w:rsidRPr="00A16C6D">
        <w:rPr>
          <w:lang w:val="de-DE"/>
        </w:rPr>
        <w:t>outh</w:t>
      </w:r>
      <w:proofErr w:type="spellEnd"/>
      <w:r w:rsidRPr="00A16C6D">
        <w:rPr>
          <w:lang w:val="de-DE"/>
        </w:rPr>
        <w:t xml:space="preserve"> </w:t>
      </w:r>
      <w:proofErr w:type="spellStart"/>
      <w:r w:rsidR="00DB0A52">
        <w:rPr>
          <w:lang w:val="de-DE"/>
        </w:rPr>
        <w:t>e</w:t>
      </w:r>
      <w:r w:rsidRPr="00A16C6D">
        <w:rPr>
          <w:lang w:val="de-DE"/>
        </w:rPr>
        <w:t>astern</w:t>
      </w:r>
      <w:proofErr w:type="spellEnd"/>
      <w:r w:rsidRPr="00A16C6D">
        <w:rPr>
          <w:lang w:val="de-DE"/>
        </w:rPr>
        <w:t xml:space="preserve"> </w:t>
      </w:r>
      <w:proofErr w:type="spellStart"/>
      <w:r w:rsidRPr="00A16C6D">
        <w:rPr>
          <w:lang w:val="de-DE"/>
        </w:rPr>
        <w:t>Wollemi</w:t>
      </w:r>
      <w:proofErr w:type="spellEnd"/>
      <w:r w:rsidRPr="00A16C6D">
        <w:rPr>
          <w:lang w:val="de-DE"/>
        </w:rPr>
        <w:t xml:space="preserve"> National Park, 2010. </w:t>
      </w:r>
      <w:r w:rsidRPr="00A248C8">
        <w:t xml:space="preserve">VIS_ID 4184 </w:t>
      </w:r>
      <w:r w:rsidR="00496C88" w:rsidRPr="00A248C8">
        <w:fldChar w:fldCharType="begin" w:fldLock="1"/>
      </w:r>
      <w:r w:rsidR="00496C88" w:rsidRPr="00A248C8">
        <w:instrText>ADDIN CSL_CITATION {"citationItems":[{"id":"ITEM-1","itemData":{"author":[{"dropping-particle":"","family":"OEH","given":"","non-dropping-particle":"","parse-names":false,"suffix":""}],"id":"ITEM-1","issued":{"date-parts":[["2010"]]},"publisher":"Office of Environment and Heritage","publisher-place":"Sydney, Australia","title":"Draft Vegetation map, South Eastern Wollemi National Park, 2010. VIS_ID 4184","type":"article"},"uris":["http://www.mendeley.com/documents/?uuid=d121e49d-ba62-369e-9525-597cc8e2e3e5"]}],"mendeley":{"formattedCitation":"(OEH, 2010)","plainTextFormattedCitation":"(OEH, 2010)","previouslyFormattedCitation":"(OEH, 2010)"},"properties":{"noteIndex":0},"schema":"https://github.com/citation-style-language/schema/raw/master/csl-citation.json"}</w:instrText>
      </w:r>
      <w:r w:rsidR="00496C88" w:rsidRPr="00A248C8">
        <w:fldChar w:fldCharType="separate"/>
      </w:r>
      <w:r w:rsidR="00496C88" w:rsidRPr="00A248C8">
        <w:rPr>
          <w:noProof/>
        </w:rPr>
        <w:t>(OEH, 2010)</w:t>
      </w:r>
      <w:r w:rsidR="00496C88" w:rsidRPr="00A248C8">
        <w:fldChar w:fldCharType="end"/>
      </w:r>
    </w:p>
    <w:p w14:paraId="646E406A" w14:textId="7DB60760" w:rsidR="00083D22" w:rsidRPr="00A248C8" w:rsidRDefault="0011660B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</w:pPr>
      <w:r w:rsidRPr="00A248C8">
        <w:t xml:space="preserve">Native vegetation mapping in the Blue Mountains 1999-2002. VIS_ID 2239 </w:t>
      </w:r>
      <w:r w:rsidR="00496C88" w:rsidRPr="00A248C8">
        <w:fldChar w:fldCharType="begin" w:fldLock="1"/>
      </w:r>
      <w:r w:rsidR="00496C88" w:rsidRPr="00A248C8">
        <w:instrText>ADDIN CSL_CITATION {"citationItems":[{"id":"ITEM-1","itemData":{"author":[{"dropping-particle":"","family":"DECCW","given":"","non-dropping-particle":"","parse-names":false,"suffix":""}],"id":"ITEM-1","issued":{"date-parts":[["2011"]]},"publisher":"NSW Department of Environment,Climate Change and Water","publisher-place":"Parramatta, Australia","title":"Native vegetation mapping in the Blue Mountains 1999-2002 VIS_ID 2239","type":"article"},"uris":["http://www.mendeley.com/documents/?uuid=270a8663-d6d9-3506-8455-b853426fda06"]}],"mendeley":{"formattedCitation":"(DECCW, 2011)","plainTextFormattedCitation":"(DECCW, 2011)","previouslyFormattedCitation":"(DECCW, 2011)"},"properties":{"noteIndex":0},"schema":"https://github.com/citation-style-language/schema/raw/master/csl-citation.json"}</w:instrText>
      </w:r>
      <w:r w:rsidR="00496C88" w:rsidRPr="00A248C8">
        <w:fldChar w:fldCharType="separate"/>
      </w:r>
      <w:r w:rsidR="00496C88" w:rsidRPr="00A248C8">
        <w:rPr>
          <w:noProof/>
        </w:rPr>
        <w:t>(DECCW, 2011)</w:t>
      </w:r>
      <w:r w:rsidR="00496C88" w:rsidRPr="00A248C8">
        <w:fldChar w:fldCharType="end"/>
      </w:r>
    </w:p>
    <w:p w14:paraId="74A9FFF1" w14:textId="77777777" w:rsidR="00083D22" w:rsidRPr="00A248C8" w:rsidRDefault="0011660B">
      <w:r w:rsidRPr="00A248C8">
        <w:t>In instances where multiple vegetation types were assigned to a single koala location waypoint, the higher-ranking vegetation map was selected.</w:t>
      </w:r>
    </w:p>
    <w:p w14:paraId="38CCADCC" w14:textId="0519B682" w:rsidR="00083D22" w:rsidRPr="00A248C8" w:rsidRDefault="00083D22">
      <w:pPr>
        <w:spacing w:after="160" w:line="259" w:lineRule="auto"/>
        <w:jc w:val="left"/>
      </w:pPr>
    </w:p>
    <w:p w14:paraId="467B4F1A" w14:textId="77777777" w:rsidR="00496C88" w:rsidRPr="00A248C8" w:rsidRDefault="00496C88">
      <w:pPr>
        <w:spacing w:after="160" w:line="259" w:lineRule="auto"/>
        <w:jc w:val="left"/>
      </w:pPr>
    </w:p>
    <w:p w14:paraId="7E46F587" w14:textId="6FD62877" w:rsidR="00496C88" w:rsidRPr="00A248C8" w:rsidRDefault="00496C88" w:rsidP="00496C8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A248C8">
        <w:rPr>
          <w:i/>
        </w:rPr>
        <w:fldChar w:fldCharType="begin" w:fldLock="1"/>
      </w:r>
      <w:r w:rsidRPr="00A248C8">
        <w:rPr>
          <w:i/>
        </w:rPr>
        <w:instrText xml:space="preserve">ADDIN Mendeley Bibliography CSL_BIBLIOGRAPHY </w:instrText>
      </w:r>
      <w:r w:rsidRPr="00A248C8">
        <w:rPr>
          <w:i/>
        </w:rPr>
        <w:fldChar w:fldCharType="separate"/>
      </w:r>
      <w:r w:rsidRPr="00A248C8">
        <w:rPr>
          <w:noProof/>
        </w:rPr>
        <w:t xml:space="preserve">DECCW. (2011). </w:t>
      </w:r>
      <w:r w:rsidRPr="00A248C8">
        <w:rPr>
          <w:i/>
          <w:iCs/>
          <w:noProof/>
        </w:rPr>
        <w:t>Native vegetation mapping in the Blue Mountains 1999-2002 VIS_ID 2239</w:t>
      </w:r>
      <w:r w:rsidRPr="00A248C8">
        <w:rPr>
          <w:noProof/>
        </w:rPr>
        <w:t>. NSW Department of Environment,Climate Change and Water.</w:t>
      </w:r>
    </w:p>
    <w:p w14:paraId="0346301C" w14:textId="77777777" w:rsidR="00496C88" w:rsidRPr="00A248C8" w:rsidRDefault="00496C88" w:rsidP="00496C8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A248C8">
        <w:rPr>
          <w:noProof/>
        </w:rPr>
        <w:t xml:space="preserve">OEH. (2007). </w:t>
      </w:r>
      <w:r w:rsidRPr="00A248C8">
        <w:rPr>
          <w:i/>
          <w:iCs/>
          <w:noProof/>
        </w:rPr>
        <w:t>Hawkesbury City Council Vegetation Mapping, 2007. VIS_ID 3958</w:t>
      </w:r>
      <w:r w:rsidRPr="00A248C8">
        <w:rPr>
          <w:noProof/>
        </w:rPr>
        <w:t>. Office of Environment and Heritage.</w:t>
      </w:r>
    </w:p>
    <w:p w14:paraId="36B06396" w14:textId="77777777" w:rsidR="00496C88" w:rsidRPr="00A248C8" w:rsidRDefault="00496C88" w:rsidP="00496C8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A248C8">
        <w:rPr>
          <w:noProof/>
        </w:rPr>
        <w:t xml:space="preserve">OEH. (2010). </w:t>
      </w:r>
      <w:r w:rsidRPr="00A248C8">
        <w:rPr>
          <w:i/>
          <w:iCs/>
          <w:noProof/>
        </w:rPr>
        <w:t>Draft Vegetation map, South Eastern Wollemi National Park, 2010. VIS_ID 4184</w:t>
      </w:r>
      <w:r w:rsidRPr="00A248C8">
        <w:rPr>
          <w:noProof/>
        </w:rPr>
        <w:t>. Office of Environment and Heritage.</w:t>
      </w:r>
    </w:p>
    <w:p w14:paraId="27E93AED" w14:textId="77777777" w:rsidR="00496C88" w:rsidRPr="00A248C8" w:rsidRDefault="00496C88" w:rsidP="00496C8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A248C8">
        <w:rPr>
          <w:noProof/>
        </w:rPr>
        <w:t xml:space="preserve">OEH. (2013). </w:t>
      </w:r>
      <w:r w:rsidRPr="00A248C8">
        <w:rPr>
          <w:i/>
          <w:iCs/>
          <w:noProof/>
        </w:rPr>
        <w:t>Remnant Vegetation of the western Cumberland subregion, 2013 Update. VIS_ID 4207</w:t>
      </w:r>
      <w:r w:rsidRPr="00A248C8">
        <w:rPr>
          <w:noProof/>
        </w:rPr>
        <w:t>. Office of Environment and Heritage.</w:t>
      </w:r>
    </w:p>
    <w:p w14:paraId="398660E0" w14:textId="77777777" w:rsidR="00496C88" w:rsidRPr="00A248C8" w:rsidRDefault="00496C88" w:rsidP="00496C8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A248C8">
        <w:rPr>
          <w:noProof/>
        </w:rPr>
        <w:t xml:space="preserve">OEH. (2016). </w:t>
      </w:r>
      <w:r w:rsidRPr="00A248C8">
        <w:rPr>
          <w:i/>
          <w:iCs/>
          <w:noProof/>
        </w:rPr>
        <w:t>The Native Vegetation of the Sydney Metropolitan Area - Version 3 VIS_ID 4489</w:t>
      </w:r>
      <w:r w:rsidRPr="00A248C8">
        <w:rPr>
          <w:noProof/>
        </w:rPr>
        <w:t>. Office of Environment and Heritage.</w:t>
      </w:r>
    </w:p>
    <w:p w14:paraId="71FE49E7" w14:textId="6925F288" w:rsidR="00083D22" w:rsidRPr="00A248C8" w:rsidRDefault="00496C88">
      <w:pPr>
        <w:pBdr>
          <w:top w:val="nil"/>
          <w:left w:val="nil"/>
          <w:bottom w:val="nil"/>
          <w:right w:val="nil"/>
          <w:between w:val="nil"/>
        </w:pBdr>
        <w:spacing w:line="240" w:lineRule="auto"/>
        <w:rPr>
          <w:i/>
          <w:sz w:val="18"/>
          <w:szCs w:val="18"/>
        </w:rPr>
        <w:sectPr w:rsidR="00083D22" w:rsidRPr="00A248C8">
          <w:pgSz w:w="11906" w:h="16838"/>
          <w:pgMar w:top="1440" w:right="1440" w:bottom="1440" w:left="1440" w:header="708" w:footer="708" w:gutter="0"/>
          <w:pgNumType w:start="1"/>
          <w:cols w:space="720"/>
        </w:sectPr>
      </w:pPr>
      <w:r w:rsidRPr="00A248C8">
        <w:rPr>
          <w:i/>
        </w:rPr>
        <w:fldChar w:fldCharType="end"/>
      </w:r>
    </w:p>
    <w:p w14:paraId="436606DF" w14:textId="1DE9A780" w:rsidR="00083D22" w:rsidRPr="00A248C8" w:rsidRDefault="0011660B">
      <w:pPr>
        <w:keepNext/>
        <w:pBdr>
          <w:top w:val="nil"/>
          <w:left w:val="nil"/>
          <w:bottom w:val="nil"/>
          <w:right w:val="nil"/>
          <w:between w:val="nil"/>
        </w:pBdr>
        <w:spacing w:line="240" w:lineRule="auto"/>
        <w:rPr>
          <w:i/>
          <w:sz w:val="18"/>
          <w:szCs w:val="18"/>
        </w:rPr>
      </w:pPr>
      <w:r w:rsidRPr="00A248C8">
        <w:rPr>
          <w:i/>
          <w:sz w:val="18"/>
          <w:szCs w:val="18"/>
        </w:rPr>
        <w:lastRenderedPageBreak/>
        <w:t xml:space="preserve">Table S1. Vegetation groupings </w:t>
      </w:r>
      <w:r w:rsidR="00496C88" w:rsidRPr="00A248C8">
        <w:rPr>
          <w:i/>
          <w:sz w:val="18"/>
          <w:szCs w:val="18"/>
        </w:rPr>
        <w:t>and the vegetation types that comprise them.</w:t>
      </w:r>
    </w:p>
    <w:tbl>
      <w:tblPr>
        <w:tblStyle w:val="a"/>
        <w:tblW w:w="13978" w:type="dxa"/>
        <w:jc w:val="center"/>
        <w:tblLayout w:type="fixed"/>
        <w:tblLook w:val="0400" w:firstRow="0" w:lastRow="0" w:firstColumn="0" w:lastColumn="0" w:noHBand="0" w:noVBand="1"/>
      </w:tblPr>
      <w:tblGrid>
        <w:gridCol w:w="3964"/>
        <w:gridCol w:w="5654"/>
        <w:gridCol w:w="4360"/>
      </w:tblGrid>
      <w:tr w:rsidR="00A248C8" w:rsidRPr="00A248C8" w14:paraId="5DF3EA4D" w14:textId="77777777">
        <w:trPr>
          <w:trHeight w:val="292"/>
          <w:jc w:val="center"/>
        </w:trPr>
        <w:tc>
          <w:tcPr>
            <w:tcW w:w="3964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3C227ED7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Vegetation Group</w:t>
            </w:r>
          </w:p>
        </w:tc>
        <w:tc>
          <w:tcPr>
            <w:tcW w:w="5654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1268D22E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Vegetation type</w:t>
            </w:r>
          </w:p>
        </w:tc>
        <w:tc>
          <w:tcPr>
            <w:tcW w:w="4360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5A53DA8B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Vegetation Map</w:t>
            </w:r>
          </w:p>
        </w:tc>
      </w:tr>
      <w:tr w:rsidR="00A248C8" w:rsidRPr="00A248C8" w14:paraId="714A2ACD" w14:textId="77777777">
        <w:trPr>
          <w:trHeight w:val="292"/>
          <w:jc w:val="center"/>
        </w:trPr>
        <w:tc>
          <w:tcPr>
            <w:tcW w:w="3964" w:type="dxa"/>
            <w:vMerge w:val="restart"/>
            <w:tcBorders>
              <w:top w:val="single" w:sz="4" w:space="0" w:color="000000"/>
            </w:tcBorders>
            <w:vAlign w:val="center"/>
          </w:tcPr>
          <w:p w14:paraId="3B0642D5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bookmarkStart w:id="1" w:name="_1fob9te" w:colFirst="0" w:colLast="0"/>
            <w:bookmarkEnd w:id="1"/>
            <w:r w:rsidRPr="00A248C8">
              <w:rPr>
                <w:sz w:val="20"/>
                <w:szCs w:val="20"/>
              </w:rPr>
              <w:t>Alluvial Woodland</w:t>
            </w:r>
          </w:p>
        </w:tc>
        <w:tc>
          <w:tcPr>
            <w:tcW w:w="5654" w:type="dxa"/>
            <w:tcBorders>
              <w:top w:val="single" w:sz="4" w:space="0" w:color="000000"/>
            </w:tcBorders>
            <w:shd w:val="clear" w:color="auto" w:fill="auto"/>
            <w:vAlign w:val="center"/>
          </w:tcPr>
          <w:p w14:paraId="7A3EAF7B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Alluvial Woodland</w:t>
            </w:r>
          </w:p>
        </w:tc>
        <w:tc>
          <w:tcPr>
            <w:tcW w:w="4360" w:type="dxa"/>
            <w:tcBorders>
              <w:top w:val="single" w:sz="4" w:space="0" w:color="000000"/>
            </w:tcBorders>
            <w:shd w:val="clear" w:color="auto" w:fill="auto"/>
            <w:vAlign w:val="center"/>
          </w:tcPr>
          <w:p w14:paraId="51DEF42C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CumberlandPlainWest_2013_E_4207.shp</w:t>
            </w:r>
          </w:p>
        </w:tc>
      </w:tr>
      <w:tr w:rsidR="00A248C8" w:rsidRPr="00A248C8" w14:paraId="74F06835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single" w:sz="4" w:space="0" w:color="000000"/>
            </w:tcBorders>
            <w:vAlign w:val="center"/>
          </w:tcPr>
          <w:p w14:paraId="4558ED1D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tcBorders>
              <w:bottom w:val="dotted" w:sz="4" w:space="0" w:color="000000"/>
            </w:tcBorders>
            <w:shd w:val="clear" w:color="auto" w:fill="auto"/>
            <w:vAlign w:val="center"/>
          </w:tcPr>
          <w:p w14:paraId="7F8D4813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 xml:space="preserve">Cumberland </w:t>
            </w:r>
            <w:proofErr w:type="spellStart"/>
            <w:r w:rsidRPr="00A248C8">
              <w:rPr>
                <w:sz w:val="20"/>
                <w:szCs w:val="20"/>
              </w:rPr>
              <w:t>Riverflat</w:t>
            </w:r>
            <w:proofErr w:type="spellEnd"/>
            <w:r w:rsidRPr="00A248C8">
              <w:rPr>
                <w:sz w:val="20"/>
                <w:szCs w:val="20"/>
              </w:rPr>
              <w:t xml:space="preserve"> Forest</w:t>
            </w:r>
          </w:p>
        </w:tc>
        <w:tc>
          <w:tcPr>
            <w:tcW w:w="4360" w:type="dxa"/>
            <w:tcBorders>
              <w:bottom w:val="dotted" w:sz="4" w:space="0" w:color="000000"/>
            </w:tcBorders>
            <w:shd w:val="clear" w:color="auto" w:fill="auto"/>
            <w:vAlign w:val="center"/>
          </w:tcPr>
          <w:p w14:paraId="6A12F93C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MetroArea_v3_1_2016_E_4489</w:t>
            </w:r>
          </w:p>
        </w:tc>
      </w:tr>
      <w:tr w:rsidR="00A248C8" w:rsidRPr="00A248C8" w14:paraId="58FAE07E" w14:textId="77777777">
        <w:trPr>
          <w:trHeight w:val="292"/>
          <w:jc w:val="center"/>
        </w:trPr>
        <w:tc>
          <w:tcPr>
            <w:tcW w:w="3964" w:type="dxa"/>
            <w:vMerge w:val="restart"/>
            <w:tcBorders>
              <w:top w:val="dotted" w:sz="4" w:space="0" w:color="000000"/>
            </w:tcBorders>
            <w:vAlign w:val="center"/>
          </w:tcPr>
          <w:p w14:paraId="45DAAB4B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Hawkesbury Sandstone Gully Forest</w:t>
            </w:r>
          </w:p>
        </w:tc>
        <w:tc>
          <w:tcPr>
            <w:tcW w:w="5654" w:type="dxa"/>
            <w:tcBorders>
              <w:top w:val="dotted" w:sz="4" w:space="0" w:color="000000"/>
            </w:tcBorders>
            <w:shd w:val="clear" w:color="auto" w:fill="auto"/>
            <w:vAlign w:val="center"/>
          </w:tcPr>
          <w:p w14:paraId="70EA47C4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Sandstone Gully Forest</w:t>
            </w:r>
          </w:p>
        </w:tc>
        <w:tc>
          <w:tcPr>
            <w:tcW w:w="4360" w:type="dxa"/>
            <w:tcBorders>
              <w:top w:val="dotted" w:sz="4" w:space="0" w:color="000000"/>
            </w:tcBorders>
            <w:shd w:val="clear" w:color="auto" w:fill="auto"/>
            <w:vAlign w:val="center"/>
          </w:tcPr>
          <w:p w14:paraId="66D01D24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HawkesburyLGA_2007_E_3958</w:t>
            </w:r>
          </w:p>
        </w:tc>
      </w:tr>
      <w:tr w:rsidR="00A248C8" w:rsidRPr="00A248C8" w14:paraId="24750396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2B8329A0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tcBorders>
              <w:bottom w:val="dotted" w:sz="4" w:space="0" w:color="000000"/>
            </w:tcBorders>
            <w:shd w:val="clear" w:color="auto" w:fill="auto"/>
            <w:vAlign w:val="center"/>
          </w:tcPr>
          <w:p w14:paraId="61E0AF85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Sandstone Gully Forest-Open Forest</w:t>
            </w:r>
          </w:p>
        </w:tc>
        <w:tc>
          <w:tcPr>
            <w:tcW w:w="4360" w:type="dxa"/>
            <w:tcBorders>
              <w:bottom w:val="dotted" w:sz="4" w:space="0" w:color="000000"/>
            </w:tcBorders>
            <w:shd w:val="clear" w:color="auto" w:fill="auto"/>
            <w:vAlign w:val="center"/>
          </w:tcPr>
          <w:p w14:paraId="03BA7DB4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HawkesburyLGA_2007_E_3958</w:t>
            </w:r>
          </w:p>
        </w:tc>
      </w:tr>
      <w:tr w:rsidR="00A248C8" w:rsidRPr="00A248C8" w14:paraId="292A34E8" w14:textId="77777777">
        <w:trPr>
          <w:trHeight w:val="292"/>
          <w:jc w:val="center"/>
        </w:trPr>
        <w:tc>
          <w:tcPr>
            <w:tcW w:w="3964" w:type="dxa"/>
            <w:vMerge w:val="restart"/>
            <w:tcBorders>
              <w:top w:val="dotted" w:sz="4" w:space="0" w:color="000000"/>
            </w:tcBorders>
            <w:vAlign w:val="center"/>
          </w:tcPr>
          <w:p w14:paraId="381756E0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andstone Gully Forest</w:t>
            </w:r>
          </w:p>
        </w:tc>
        <w:tc>
          <w:tcPr>
            <w:tcW w:w="5654" w:type="dxa"/>
            <w:tcBorders>
              <w:top w:val="dotted" w:sz="4" w:space="0" w:color="000000"/>
            </w:tcBorders>
            <w:shd w:val="clear" w:color="auto" w:fill="auto"/>
            <w:vAlign w:val="center"/>
          </w:tcPr>
          <w:p w14:paraId="726CB0DB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Coastal Sandstone Gully Forest</w:t>
            </w:r>
          </w:p>
        </w:tc>
        <w:tc>
          <w:tcPr>
            <w:tcW w:w="4360" w:type="dxa"/>
            <w:tcBorders>
              <w:top w:val="dotted" w:sz="4" w:space="0" w:color="000000"/>
            </w:tcBorders>
            <w:shd w:val="clear" w:color="auto" w:fill="auto"/>
            <w:vAlign w:val="center"/>
          </w:tcPr>
          <w:p w14:paraId="4EC9A776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MetroArea_v3_1_2016_E_4489</w:t>
            </w:r>
          </w:p>
        </w:tc>
      </w:tr>
      <w:tr w:rsidR="00A248C8" w:rsidRPr="00A248C8" w14:paraId="69C3CE5E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533C765B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tcBorders>
              <w:bottom w:val="dotted" w:sz="4" w:space="0" w:color="000000"/>
            </w:tcBorders>
            <w:shd w:val="clear" w:color="auto" w:fill="auto"/>
            <w:vAlign w:val="center"/>
          </w:tcPr>
          <w:p w14:paraId="5195653D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Sandstone Gully Forest</w:t>
            </w:r>
          </w:p>
        </w:tc>
        <w:tc>
          <w:tcPr>
            <w:tcW w:w="4360" w:type="dxa"/>
            <w:tcBorders>
              <w:bottom w:val="dotted" w:sz="4" w:space="0" w:color="000000"/>
            </w:tcBorders>
            <w:shd w:val="clear" w:color="auto" w:fill="auto"/>
            <w:vAlign w:val="center"/>
          </w:tcPr>
          <w:p w14:paraId="6B59A961" w14:textId="226BD465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Baulk</w:t>
            </w:r>
            <w:r w:rsidR="009021DA">
              <w:rPr>
                <w:sz w:val="20"/>
                <w:szCs w:val="20"/>
              </w:rPr>
              <w:t>h</w:t>
            </w:r>
            <w:r w:rsidRPr="00A248C8">
              <w:rPr>
                <w:sz w:val="20"/>
                <w:szCs w:val="20"/>
              </w:rPr>
              <w:t>am Hills Map</w:t>
            </w:r>
          </w:p>
        </w:tc>
      </w:tr>
      <w:tr w:rsidR="00A248C8" w:rsidRPr="00A248C8" w14:paraId="5B3DAE39" w14:textId="77777777">
        <w:trPr>
          <w:trHeight w:val="292"/>
          <w:jc w:val="center"/>
        </w:trPr>
        <w:tc>
          <w:tcPr>
            <w:tcW w:w="3964" w:type="dxa"/>
            <w:vMerge w:val="restart"/>
            <w:tcBorders>
              <w:top w:val="dotted" w:sz="4" w:space="0" w:color="000000"/>
            </w:tcBorders>
            <w:vAlign w:val="center"/>
          </w:tcPr>
          <w:p w14:paraId="17D0EE27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hale Sandstone Transition Forest</w:t>
            </w:r>
          </w:p>
        </w:tc>
        <w:tc>
          <w:tcPr>
            <w:tcW w:w="5654" w:type="dxa"/>
            <w:tcBorders>
              <w:top w:val="dotted" w:sz="4" w:space="0" w:color="000000"/>
            </w:tcBorders>
            <w:shd w:val="clear" w:color="auto" w:fill="auto"/>
            <w:vAlign w:val="center"/>
          </w:tcPr>
          <w:p w14:paraId="454D0743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hale Sandstone Transition Forest (Low Sandstone Influence)</w:t>
            </w:r>
          </w:p>
        </w:tc>
        <w:tc>
          <w:tcPr>
            <w:tcW w:w="4360" w:type="dxa"/>
            <w:tcBorders>
              <w:top w:val="dotted" w:sz="4" w:space="0" w:color="000000"/>
            </w:tcBorders>
            <w:shd w:val="clear" w:color="auto" w:fill="auto"/>
            <w:vAlign w:val="center"/>
          </w:tcPr>
          <w:p w14:paraId="371C7EEA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CumberlandPlainWest_2013_E_4207.shp</w:t>
            </w:r>
          </w:p>
        </w:tc>
      </w:tr>
      <w:tr w:rsidR="00A248C8" w:rsidRPr="00A248C8" w14:paraId="677B8CF1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6851AB07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201B2215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hale Sandstone Transition Forest (High Sandstone Influence)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4BF740BE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CumberlandPlainWest_2013_E_4207.shp</w:t>
            </w:r>
          </w:p>
        </w:tc>
      </w:tr>
      <w:tr w:rsidR="00A248C8" w:rsidRPr="00A248C8" w14:paraId="4ACBA9F9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09DAE42D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2D705808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hale Sandstone Transition Forest (Low Sandstone Influence)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49EE01E6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HawkesburyLGA_2007_E_3958</w:t>
            </w:r>
          </w:p>
        </w:tc>
      </w:tr>
      <w:tr w:rsidR="00A248C8" w:rsidRPr="00A248C8" w14:paraId="13D6C664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024491FF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1BA1A3A1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hale Sandstone Transition Forest (High Sandstone Influence)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230F0F9D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HawkesburyLGA_2007_E_3958</w:t>
            </w:r>
          </w:p>
        </w:tc>
      </w:tr>
      <w:tr w:rsidR="00A248C8" w:rsidRPr="00A248C8" w14:paraId="04DEFA28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3185A154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tcBorders>
              <w:bottom w:val="dotted" w:sz="4" w:space="0" w:color="000000"/>
            </w:tcBorders>
            <w:shd w:val="clear" w:color="auto" w:fill="auto"/>
            <w:vAlign w:val="center"/>
          </w:tcPr>
          <w:p w14:paraId="6E8AD36D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Cumberland Shale-Sandstone Ironbark Forest</w:t>
            </w:r>
          </w:p>
        </w:tc>
        <w:tc>
          <w:tcPr>
            <w:tcW w:w="4360" w:type="dxa"/>
            <w:tcBorders>
              <w:bottom w:val="dotted" w:sz="4" w:space="0" w:color="000000"/>
            </w:tcBorders>
            <w:shd w:val="clear" w:color="auto" w:fill="auto"/>
            <w:vAlign w:val="center"/>
          </w:tcPr>
          <w:p w14:paraId="5EDDFA7A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MetroArea_v3_1_2016_E_4489</w:t>
            </w:r>
          </w:p>
        </w:tc>
      </w:tr>
      <w:tr w:rsidR="00A248C8" w:rsidRPr="00A248C8" w14:paraId="527C508F" w14:textId="77777777">
        <w:trPr>
          <w:trHeight w:val="292"/>
          <w:jc w:val="center"/>
        </w:trPr>
        <w:tc>
          <w:tcPr>
            <w:tcW w:w="3964" w:type="dxa"/>
            <w:vMerge w:val="restart"/>
            <w:tcBorders>
              <w:top w:val="dotted" w:sz="4" w:space="0" w:color="000000"/>
            </w:tcBorders>
            <w:vAlign w:val="center"/>
          </w:tcPr>
          <w:p w14:paraId="792F9038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hale Woodlands</w:t>
            </w:r>
          </w:p>
        </w:tc>
        <w:tc>
          <w:tcPr>
            <w:tcW w:w="5654" w:type="dxa"/>
            <w:tcBorders>
              <w:top w:val="dotted" w:sz="4" w:space="0" w:color="000000"/>
            </w:tcBorders>
            <w:shd w:val="clear" w:color="auto" w:fill="auto"/>
            <w:vAlign w:val="center"/>
          </w:tcPr>
          <w:p w14:paraId="30BC9D52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hale Plains Woodland</w:t>
            </w:r>
          </w:p>
        </w:tc>
        <w:tc>
          <w:tcPr>
            <w:tcW w:w="4360" w:type="dxa"/>
            <w:tcBorders>
              <w:top w:val="dotted" w:sz="4" w:space="0" w:color="000000"/>
            </w:tcBorders>
            <w:shd w:val="clear" w:color="auto" w:fill="auto"/>
            <w:vAlign w:val="center"/>
          </w:tcPr>
          <w:p w14:paraId="4EEC18B2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CumberlandPlainWest_2013_E_4207.shp</w:t>
            </w:r>
          </w:p>
        </w:tc>
      </w:tr>
      <w:tr w:rsidR="00A248C8" w:rsidRPr="00A248C8" w14:paraId="5AF3FCF1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062B6D5F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4B0F8CCF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Moist Shale Woodland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2E99BCFD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CumberlandPlainWest_2013_E_4207.shp</w:t>
            </w:r>
          </w:p>
        </w:tc>
      </w:tr>
      <w:tr w:rsidR="00A248C8" w:rsidRPr="00A248C8" w14:paraId="6C3840D4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5D3B8AE2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504BD811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hale Hills Woodland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08ACE776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CumberlandPlainWest_2013_E_4207.shp</w:t>
            </w:r>
          </w:p>
        </w:tc>
      </w:tr>
      <w:tr w:rsidR="00A248C8" w:rsidRPr="00A248C8" w14:paraId="53C3C6CF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451BF03D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5BDC2B4D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Cumberland Shale Hills Woodland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28760C54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MetroArea_v3_1_2016_E_4489</w:t>
            </w:r>
          </w:p>
        </w:tc>
      </w:tr>
      <w:tr w:rsidR="00A248C8" w:rsidRPr="00A248C8" w14:paraId="20C880B0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18AEDA4E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tcBorders>
              <w:bottom w:val="dotted" w:sz="4" w:space="0" w:color="000000"/>
            </w:tcBorders>
            <w:shd w:val="clear" w:color="auto" w:fill="auto"/>
            <w:vAlign w:val="center"/>
          </w:tcPr>
          <w:p w14:paraId="06F9936B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Cumberland Shale Plains Woodland</w:t>
            </w:r>
          </w:p>
        </w:tc>
        <w:tc>
          <w:tcPr>
            <w:tcW w:w="4360" w:type="dxa"/>
            <w:tcBorders>
              <w:bottom w:val="dotted" w:sz="4" w:space="0" w:color="000000"/>
            </w:tcBorders>
            <w:shd w:val="clear" w:color="auto" w:fill="auto"/>
            <w:vAlign w:val="center"/>
          </w:tcPr>
          <w:p w14:paraId="2F992260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MetroArea_v3_1_2016_E_4489</w:t>
            </w:r>
          </w:p>
        </w:tc>
      </w:tr>
      <w:tr w:rsidR="00A248C8" w:rsidRPr="00A248C8" w14:paraId="5663A49D" w14:textId="77777777">
        <w:trPr>
          <w:trHeight w:val="292"/>
          <w:jc w:val="center"/>
        </w:trPr>
        <w:tc>
          <w:tcPr>
            <w:tcW w:w="3964" w:type="dxa"/>
            <w:vMerge w:val="restart"/>
            <w:tcBorders>
              <w:top w:val="dotted" w:sz="4" w:space="0" w:color="000000"/>
            </w:tcBorders>
            <w:vAlign w:val="center"/>
          </w:tcPr>
          <w:p w14:paraId="46FDA22D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Hinterland Apple Forest</w:t>
            </w:r>
          </w:p>
        </w:tc>
        <w:tc>
          <w:tcPr>
            <w:tcW w:w="5654" w:type="dxa"/>
            <w:tcBorders>
              <w:top w:val="dotted" w:sz="4" w:space="0" w:color="000000"/>
            </w:tcBorders>
            <w:shd w:val="clear" w:color="auto" w:fill="auto"/>
            <w:vAlign w:val="center"/>
          </w:tcPr>
          <w:p w14:paraId="0B4361B5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Hinterland Peppermint-Apple Forest</w:t>
            </w:r>
          </w:p>
        </w:tc>
        <w:tc>
          <w:tcPr>
            <w:tcW w:w="4360" w:type="dxa"/>
            <w:tcBorders>
              <w:top w:val="dotted" w:sz="4" w:space="0" w:color="000000"/>
            </w:tcBorders>
            <w:shd w:val="clear" w:color="auto" w:fill="auto"/>
            <w:vAlign w:val="center"/>
          </w:tcPr>
          <w:p w14:paraId="33080990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WollemiNP_SthEastDraft_E_4184</w:t>
            </w:r>
          </w:p>
        </w:tc>
      </w:tr>
      <w:tr w:rsidR="00A248C8" w:rsidRPr="00A248C8" w14:paraId="5F4B0CF3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47AF09EE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211CC2B5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Hinterland Sheltered Turpentine-Apple Forest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67666C06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WollemiNP_SthEastDraft_E_4184</w:t>
            </w:r>
          </w:p>
        </w:tc>
      </w:tr>
      <w:tr w:rsidR="00A248C8" w:rsidRPr="00A248C8" w14:paraId="6D103352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5D3CC042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7EA89916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Hinterland Sheltered Turpentine-Apple Forest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2505DD86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HawkesburyNorthernDraft08_E_4167</w:t>
            </w:r>
          </w:p>
        </w:tc>
      </w:tr>
      <w:tr w:rsidR="00A248C8" w:rsidRPr="00A248C8" w14:paraId="4565DC66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218DC23C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tcBorders>
              <w:bottom w:val="dotted" w:sz="4" w:space="0" w:color="000000"/>
            </w:tcBorders>
            <w:shd w:val="clear" w:color="auto" w:fill="auto"/>
            <w:vAlign w:val="center"/>
          </w:tcPr>
          <w:p w14:paraId="56612B92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Hinterland Peppermint Apple Forest</w:t>
            </w:r>
          </w:p>
        </w:tc>
        <w:tc>
          <w:tcPr>
            <w:tcW w:w="4360" w:type="dxa"/>
            <w:tcBorders>
              <w:bottom w:val="dotted" w:sz="4" w:space="0" w:color="000000"/>
            </w:tcBorders>
            <w:shd w:val="clear" w:color="auto" w:fill="auto"/>
            <w:vAlign w:val="center"/>
          </w:tcPr>
          <w:p w14:paraId="68D16D95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HawkesburyNorthernDraft08_E_4167</w:t>
            </w:r>
          </w:p>
        </w:tc>
      </w:tr>
      <w:tr w:rsidR="00A248C8" w:rsidRPr="00A248C8" w14:paraId="3E2D02A5" w14:textId="77777777">
        <w:trPr>
          <w:trHeight w:val="292"/>
          <w:jc w:val="center"/>
        </w:trPr>
        <w:tc>
          <w:tcPr>
            <w:tcW w:w="3964" w:type="dxa"/>
            <w:vMerge w:val="restart"/>
            <w:tcBorders>
              <w:top w:val="dotted" w:sz="4" w:space="0" w:color="000000"/>
            </w:tcBorders>
            <w:vAlign w:val="center"/>
          </w:tcPr>
          <w:p w14:paraId="6FC504C7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Hinterland Bloodwoods</w:t>
            </w:r>
          </w:p>
        </w:tc>
        <w:tc>
          <w:tcPr>
            <w:tcW w:w="5654" w:type="dxa"/>
            <w:tcBorders>
              <w:top w:val="dotted" w:sz="4" w:space="0" w:color="000000"/>
            </w:tcBorders>
            <w:shd w:val="clear" w:color="auto" w:fill="auto"/>
            <w:vAlign w:val="center"/>
          </w:tcPr>
          <w:p w14:paraId="74552A52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 xml:space="preserve">Sydney Hinterland Bloodwood </w:t>
            </w:r>
            <w:proofErr w:type="spellStart"/>
            <w:r w:rsidRPr="00A248C8">
              <w:rPr>
                <w:sz w:val="20"/>
                <w:szCs w:val="20"/>
              </w:rPr>
              <w:t>Mahagony</w:t>
            </w:r>
            <w:proofErr w:type="spellEnd"/>
            <w:r w:rsidRPr="00A248C8">
              <w:rPr>
                <w:sz w:val="20"/>
                <w:szCs w:val="20"/>
              </w:rPr>
              <w:t xml:space="preserve"> Forest</w:t>
            </w:r>
          </w:p>
        </w:tc>
        <w:tc>
          <w:tcPr>
            <w:tcW w:w="4360" w:type="dxa"/>
            <w:tcBorders>
              <w:top w:val="dotted" w:sz="4" w:space="0" w:color="000000"/>
            </w:tcBorders>
            <w:shd w:val="clear" w:color="auto" w:fill="auto"/>
            <w:vAlign w:val="center"/>
          </w:tcPr>
          <w:p w14:paraId="02457884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HawkesburyNorthernDraft08_E_4167</w:t>
            </w:r>
          </w:p>
        </w:tc>
      </w:tr>
      <w:tr w:rsidR="00A248C8" w:rsidRPr="00A248C8" w14:paraId="6C66F747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5FCB519A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tcBorders>
              <w:bottom w:val="dotted" w:sz="4" w:space="0" w:color="000000"/>
            </w:tcBorders>
            <w:shd w:val="clear" w:color="auto" w:fill="auto"/>
            <w:vAlign w:val="center"/>
          </w:tcPr>
          <w:p w14:paraId="160673BD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Hinterland Rocky Yellow Bloodwood Woodland</w:t>
            </w:r>
          </w:p>
        </w:tc>
        <w:tc>
          <w:tcPr>
            <w:tcW w:w="4360" w:type="dxa"/>
            <w:tcBorders>
              <w:bottom w:val="dotted" w:sz="4" w:space="0" w:color="000000"/>
            </w:tcBorders>
            <w:shd w:val="clear" w:color="auto" w:fill="auto"/>
            <w:vAlign w:val="center"/>
          </w:tcPr>
          <w:p w14:paraId="1092D7A1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HawkesburyNorthernDraft08_E_4167</w:t>
            </w:r>
          </w:p>
        </w:tc>
      </w:tr>
      <w:tr w:rsidR="00A248C8" w:rsidRPr="00A248C8" w14:paraId="5AA9E67D" w14:textId="77777777">
        <w:trPr>
          <w:trHeight w:val="292"/>
          <w:jc w:val="center"/>
        </w:trPr>
        <w:tc>
          <w:tcPr>
            <w:tcW w:w="3964" w:type="dxa"/>
            <w:vMerge w:val="restart"/>
            <w:tcBorders>
              <w:top w:val="dotted" w:sz="4" w:space="0" w:color="000000"/>
            </w:tcBorders>
            <w:vAlign w:val="center"/>
          </w:tcPr>
          <w:p w14:paraId="45295D0C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Sandstone Ridgetop Woodland</w:t>
            </w:r>
          </w:p>
          <w:p w14:paraId="5EE371BF" w14:textId="77777777" w:rsidR="00083D22" w:rsidRPr="00A248C8" w:rsidRDefault="00083D22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tcBorders>
              <w:top w:val="dotted" w:sz="4" w:space="0" w:color="000000"/>
            </w:tcBorders>
            <w:shd w:val="clear" w:color="auto" w:fill="auto"/>
            <w:vAlign w:val="center"/>
          </w:tcPr>
          <w:p w14:paraId="568F84CD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andstone Ridgetop Woodland</w:t>
            </w:r>
          </w:p>
        </w:tc>
        <w:tc>
          <w:tcPr>
            <w:tcW w:w="4360" w:type="dxa"/>
            <w:tcBorders>
              <w:top w:val="dotted" w:sz="4" w:space="0" w:color="000000"/>
            </w:tcBorders>
            <w:shd w:val="clear" w:color="auto" w:fill="auto"/>
            <w:vAlign w:val="center"/>
          </w:tcPr>
          <w:p w14:paraId="5AE69333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CumberlandPlainWest_2013_E_4207.shp</w:t>
            </w:r>
          </w:p>
        </w:tc>
      </w:tr>
      <w:tr w:rsidR="00A248C8" w:rsidRPr="00A248C8" w14:paraId="0E7E00FA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42FC36E1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60D23E09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Sandstone Ridgetop Woodland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7CA2D979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HawkesburyLGA_2007_E_3958</w:t>
            </w:r>
          </w:p>
        </w:tc>
      </w:tr>
      <w:tr w:rsidR="00A248C8" w:rsidRPr="00A248C8" w14:paraId="60236BEA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12F840C7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58D9D07B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Sandstone Ridgetop Woodland-Open Forest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371FF5BF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HawkesburyLGA_2007_E_3958</w:t>
            </w:r>
          </w:p>
        </w:tc>
      </w:tr>
      <w:tr w:rsidR="00A248C8" w:rsidRPr="00A248C8" w14:paraId="45B7BE92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49EFCD71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0FA9554D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Sandstone Ridgetop Woodland-Open Woodland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6E3A1801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HawkesburyLGA_2007_E_3958</w:t>
            </w:r>
          </w:p>
        </w:tc>
      </w:tr>
      <w:tr w:rsidR="00A248C8" w:rsidRPr="00A248C8" w14:paraId="2A561F84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3516C992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463FBA69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Hinterland Dwarf Apple Scrub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15DF15DB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HawkesburyNorthernDraft08_E_4167</w:t>
            </w:r>
          </w:p>
        </w:tc>
      </w:tr>
      <w:tr w:rsidR="00A248C8" w:rsidRPr="00A248C8" w14:paraId="36EDC9F2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4503E431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tcBorders>
              <w:bottom w:val="dotted" w:sz="4" w:space="0" w:color="000000"/>
            </w:tcBorders>
            <w:shd w:val="clear" w:color="auto" w:fill="auto"/>
            <w:vAlign w:val="center"/>
          </w:tcPr>
          <w:p w14:paraId="41561274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Exposed Scribbly Gum Forest</w:t>
            </w:r>
          </w:p>
        </w:tc>
        <w:tc>
          <w:tcPr>
            <w:tcW w:w="4360" w:type="dxa"/>
            <w:tcBorders>
              <w:bottom w:val="dotted" w:sz="4" w:space="0" w:color="000000"/>
            </w:tcBorders>
            <w:shd w:val="clear" w:color="auto" w:fill="auto"/>
            <w:vAlign w:val="center"/>
          </w:tcPr>
          <w:p w14:paraId="1E0EC023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HawkesburyNorthernDraft08_E_4167</w:t>
            </w:r>
          </w:p>
        </w:tc>
      </w:tr>
      <w:tr w:rsidR="00A248C8" w:rsidRPr="00A248C8" w14:paraId="7B34C1B5" w14:textId="77777777">
        <w:trPr>
          <w:trHeight w:val="292"/>
          <w:jc w:val="center"/>
        </w:trPr>
        <w:tc>
          <w:tcPr>
            <w:tcW w:w="3964" w:type="dxa"/>
            <w:vMerge w:val="restart"/>
            <w:tcBorders>
              <w:top w:val="dotted" w:sz="4" w:space="0" w:color="000000"/>
            </w:tcBorders>
            <w:vAlign w:val="center"/>
          </w:tcPr>
          <w:p w14:paraId="5B690A7A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lastRenderedPageBreak/>
              <w:t>Turpentine Ironbark</w:t>
            </w:r>
          </w:p>
          <w:p w14:paraId="67C3C1AF" w14:textId="77777777" w:rsidR="00083D22" w:rsidRPr="00A248C8" w:rsidRDefault="00083D22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tcBorders>
              <w:top w:val="dotted" w:sz="4" w:space="0" w:color="000000"/>
            </w:tcBorders>
            <w:shd w:val="clear" w:color="auto" w:fill="auto"/>
            <w:vAlign w:val="center"/>
          </w:tcPr>
          <w:p w14:paraId="5BEA4ED5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Turpentine-Ironbark Margin Forest</w:t>
            </w:r>
          </w:p>
        </w:tc>
        <w:tc>
          <w:tcPr>
            <w:tcW w:w="4360" w:type="dxa"/>
            <w:tcBorders>
              <w:top w:val="dotted" w:sz="4" w:space="0" w:color="000000"/>
            </w:tcBorders>
            <w:shd w:val="clear" w:color="auto" w:fill="auto"/>
            <w:vAlign w:val="center"/>
          </w:tcPr>
          <w:p w14:paraId="46DF2FAC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CumberlandPlainWest_2013_E_4207.shp</w:t>
            </w:r>
          </w:p>
        </w:tc>
      </w:tr>
      <w:tr w:rsidR="00A248C8" w:rsidRPr="00A248C8" w14:paraId="1B8F7517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31F82FFF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19560B34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 xml:space="preserve"> Turpentine-Ironbark Forest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14F87AE6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CumberlandPlainWest_2013_E_4207.shp</w:t>
            </w:r>
          </w:p>
        </w:tc>
      </w:tr>
      <w:tr w:rsidR="00A248C8" w:rsidRPr="00A248C8" w14:paraId="022E6D1F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698BBB49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309CC7BF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Turpentine-Ironbark Forest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09A7B744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HawkesburyLGA_2007_E_3958</w:t>
            </w:r>
          </w:p>
        </w:tc>
      </w:tr>
      <w:tr w:rsidR="00A248C8" w:rsidRPr="00A248C8" w14:paraId="318A782F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4A1CE154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50FD2DA8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Turpentine-Ironbark Margin Forest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1BCD6438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HawkesburyLGA_2007_E_3958</w:t>
            </w:r>
          </w:p>
        </w:tc>
      </w:tr>
      <w:tr w:rsidR="00A248C8" w:rsidRPr="00A248C8" w14:paraId="1CA2A308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283173A0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tcBorders>
              <w:bottom w:val="dotted" w:sz="4" w:space="0" w:color="000000"/>
            </w:tcBorders>
            <w:shd w:val="clear" w:color="auto" w:fill="auto"/>
            <w:vAlign w:val="center"/>
          </w:tcPr>
          <w:p w14:paraId="0C2D7EB8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Turpentine-Ironbark Forest</w:t>
            </w:r>
          </w:p>
        </w:tc>
        <w:tc>
          <w:tcPr>
            <w:tcW w:w="4360" w:type="dxa"/>
            <w:tcBorders>
              <w:bottom w:val="dotted" w:sz="4" w:space="0" w:color="000000"/>
            </w:tcBorders>
            <w:shd w:val="clear" w:color="auto" w:fill="auto"/>
            <w:vAlign w:val="center"/>
          </w:tcPr>
          <w:p w14:paraId="48631828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MetroArea_v3_1_2016_E_4489</w:t>
            </w:r>
          </w:p>
        </w:tc>
      </w:tr>
      <w:tr w:rsidR="00A248C8" w:rsidRPr="00A248C8" w14:paraId="7EF3E022" w14:textId="77777777">
        <w:trPr>
          <w:trHeight w:val="292"/>
          <w:jc w:val="center"/>
        </w:trPr>
        <w:tc>
          <w:tcPr>
            <w:tcW w:w="3964" w:type="dxa"/>
            <w:vMerge w:val="restart"/>
            <w:tcBorders>
              <w:top w:val="dotted" w:sz="4" w:space="0" w:color="000000"/>
            </w:tcBorders>
            <w:vAlign w:val="center"/>
          </w:tcPr>
          <w:p w14:paraId="26551DFC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Upper Georges River Sandstone Woodland</w:t>
            </w:r>
          </w:p>
        </w:tc>
        <w:tc>
          <w:tcPr>
            <w:tcW w:w="5654" w:type="dxa"/>
            <w:tcBorders>
              <w:top w:val="dotted" w:sz="4" w:space="0" w:color="000000"/>
            </w:tcBorders>
            <w:shd w:val="clear" w:color="auto" w:fill="auto"/>
            <w:vAlign w:val="center"/>
          </w:tcPr>
          <w:p w14:paraId="2A6C093E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Upper Georges River Sandstone Woodland</w:t>
            </w:r>
          </w:p>
        </w:tc>
        <w:tc>
          <w:tcPr>
            <w:tcW w:w="4360" w:type="dxa"/>
            <w:tcBorders>
              <w:top w:val="dotted" w:sz="4" w:space="0" w:color="000000"/>
            </w:tcBorders>
            <w:shd w:val="clear" w:color="auto" w:fill="auto"/>
            <w:vAlign w:val="center"/>
          </w:tcPr>
          <w:p w14:paraId="0DAB47F3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CumberlandPlainWest_2013_E_4207.shp</w:t>
            </w:r>
          </w:p>
        </w:tc>
      </w:tr>
      <w:tr w:rsidR="00A248C8" w:rsidRPr="00A248C8" w14:paraId="6CC385AA" w14:textId="77777777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</w:tcBorders>
            <w:vAlign w:val="center"/>
          </w:tcPr>
          <w:p w14:paraId="6CEA74A8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tcBorders>
              <w:bottom w:val="dotted" w:sz="4" w:space="0" w:color="000000"/>
            </w:tcBorders>
            <w:shd w:val="clear" w:color="auto" w:fill="auto"/>
            <w:vAlign w:val="center"/>
          </w:tcPr>
          <w:p w14:paraId="798A380E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Upper Georges River Sandstone Woodland</w:t>
            </w:r>
          </w:p>
        </w:tc>
        <w:tc>
          <w:tcPr>
            <w:tcW w:w="4360" w:type="dxa"/>
            <w:tcBorders>
              <w:bottom w:val="dotted" w:sz="4" w:space="0" w:color="000000"/>
            </w:tcBorders>
            <w:shd w:val="clear" w:color="auto" w:fill="auto"/>
            <w:vAlign w:val="center"/>
          </w:tcPr>
          <w:p w14:paraId="469567FF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HawkesburyLGA_2007_E_3958</w:t>
            </w:r>
          </w:p>
        </w:tc>
      </w:tr>
      <w:tr w:rsidR="00A248C8" w:rsidRPr="00A248C8" w14:paraId="10D97144" w14:textId="77777777">
        <w:trPr>
          <w:trHeight w:val="292"/>
          <w:jc w:val="center"/>
        </w:trPr>
        <w:tc>
          <w:tcPr>
            <w:tcW w:w="3964" w:type="dxa"/>
            <w:vMerge w:val="restart"/>
            <w:tcBorders>
              <w:top w:val="dotted" w:sz="4" w:space="0" w:color="000000"/>
            </w:tcBorders>
            <w:vAlign w:val="center"/>
          </w:tcPr>
          <w:p w14:paraId="23EBB768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Western Sandstone Gully Forest</w:t>
            </w:r>
          </w:p>
        </w:tc>
        <w:tc>
          <w:tcPr>
            <w:tcW w:w="5654" w:type="dxa"/>
            <w:tcBorders>
              <w:top w:val="dotted" w:sz="4" w:space="0" w:color="000000"/>
            </w:tcBorders>
            <w:shd w:val="clear" w:color="auto" w:fill="auto"/>
            <w:vAlign w:val="center"/>
          </w:tcPr>
          <w:p w14:paraId="24E7D2F2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Western Sandstone Gully Forest</w:t>
            </w:r>
          </w:p>
        </w:tc>
        <w:tc>
          <w:tcPr>
            <w:tcW w:w="4360" w:type="dxa"/>
            <w:tcBorders>
              <w:top w:val="dotted" w:sz="4" w:space="0" w:color="000000"/>
            </w:tcBorders>
            <w:shd w:val="clear" w:color="auto" w:fill="auto"/>
            <w:vAlign w:val="center"/>
          </w:tcPr>
          <w:p w14:paraId="6C94504C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CumberlandPlainWest_2013_E_4207.shp</w:t>
            </w:r>
          </w:p>
        </w:tc>
      </w:tr>
      <w:tr w:rsidR="00A248C8" w:rsidRPr="00A248C8" w14:paraId="63644CC7" w14:textId="77777777" w:rsidTr="00496C88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  <w:bottom w:val="dotted" w:sz="4" w:space="0" w:color="000000"/>
            </w:tcBorders>
            <w:vAlign w:val="center"/>
          </w:tcPr>
          <w:p w14:paraId="00DB08B6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tcBorders>
              <w:bottom w:val="dotted" w:sz="4" w:space="0" w:color="000000"/>
            </w:tcBorders>
            <w:shd w:val="clear" w:color="auto" w:fill="auto"/>
            <w:vAlign w:val="center"/>
          </w:tcPr>
          <w:p w14:paraId="6DE9DAC6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Hinterland Apple-Blackbutt Gully Forest</w:t>
            </w:r>
          </w:p>
        </w:tc>
        <w:tc>
          <w:tcPr>
            <w:tcW w:w="4360" w:type="dxa"/>
            <w:tcBorders>
              <w:bottom w:val="dotted" w:sz="4" w:space="0" w:color="000000"/>
            </w:tcBorders>
            <w:shd w:val="clear" w:color="auto" w:fill="auto"/>
            <w:vAlign w:val="center"/>
          </w:tcPr>
          <w:p w14:paraId="3F7AC1A9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MetroArea_v3_1_2016_E_4489</w:t>
            </w:r>
          </w:p>
        </w:tc>
      </w:tr>
      <w:tr w:rsidR="00A248C8" w:rsidRPr="00A248C8" w14:paraId="05EFA83B" w14:textId="77777777" w:rsidTr="00496C88">
        <w:trPr>
          <w:trHeight w:val="292"/>
          <w:jc w:val="center"/>
        </w:trPr>
        <w:tc>
          <w:tcPr>
            <w:tcW w:w="3964" w:type="dxa"/>
            <w:vMerge w:val="restart"/>
            <w:tcBorders>
              <w:top w:val="dotted" w:sz="4" w:space="0" w:color="000000"/>
              <w:bottom w:val="single" w:sz="4" w:space="0" w:color="auto"/>
            </w:tcBorders>
            <w:vAlign w:val="center"/>
          </w:tcPr>
          <w:p w14:paraId="19E26D13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Not grouped</w:t>
            </w:r>
          </w:p>
        </w:tc>
        <w:tc>
          <w:tcPr>
            <w:tcW w:w="5654" w:type="dxa"/>
            <w:tcBorders>
              <w:top w:val="dotted" w:sz="4" w:space="0" w:color="000000"/>
            </w:tcBorders>
            <w:shd w:val="clear" w:color="auto" w:fill="auto"/>
            <w:vAlign w:val="center"/>
          </w:tcPr>
          <w:p w14:paraId="1E7F3245" w14:textId="77777777" w:rsidR="00083D22" w:rsidRPr="00A16C6D" w:rsidRDefault="0011660B">
            <w:pPr>
              <w:spacing w:line="240" w:lineRule="auto"/>
              <w:jc w:val="left"/>
              <w:rPr>
                <w:i/>
                <w:iCs/>
                <w:sz w:val="20"/>
                <w:szCs w:val="20"/>
              </w:rPr>
            </w:pPr>
            <w:proofErr w:type="spellStart"/>
            <w:r w:rsidRPr="00A16C6D">
              <w:rPr>
                <w:i/>
                <w:iCs/>
                <w:sz w:val="20"/>
                <w:szCs w:val="20"/>
              </w:rPr>
              <w:t>Corymbia</w:t>
            </w:r>
            <w:proofErr w:type="spellEnd"/>
            <w:r w:rsidRPr="00A16C6D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A16C6D">
              <w:rPr>
                <w:i/>
                <w:iCs/>
                <w:sz w:val="20"/>
                <w:szCs w:val="20"/>
              </w:rPr>
              <w:t>gummifera</w:t>
            </w:r>
            <w:proofErr w:type="spellEnd"/>
            <w:r w:rsidRPr="00A16C6D">
              <w:rPr>
                <w:i/>
                <w:iCs/>
                <w:sz w:val="20"/>
                <w:szCs w:val="20"/>
              </w:rPr>
              <w:t xml:space="preserve"> - </w:t>
            </w:r>
            <w:proofErr w:type="spellStart"/>
            <w:r w:rsidRPr="00A16C6D">
              <w:rPr>
                <w:i/>
                <w:iCs/>
                <w:sz w:val="20"/>
                <w:szCs w:val="20"/>
              </w:rPr>
              <w:t>Corymbia</w:t>
            </w:r>
            <w:proofErr w:type="spellEnd"/>
            <w:r w:rsidRPr="00A16C6D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A16C6D">
              <w:rPr>
                <w:i/>
                <w:iCs/>
                <w:sz w:val="20"/>
                <w:szCs w:val="20"/>
              </w:rPr>
              <w:t>eximia</w:t>
            </w:r>
            <w:proofErr w:type="spellEnd"/>
          </w:p>
        </w:tc>
        <w:tc>
          <w:tcPr>
            <w:tcW w:w="4360" w:type="dxa"/>
            <w:tcBorders>
              <w:top w:val="dotted" w:sz="4" w:space="0" w:color="000000"/>
            </w:tcBorders>
            <w:shd w:val="clear" w:color="auto" w:fill="auto"/>
            <w:vAlign w:val="center"/>
          </w:tcPr>
          <w:p w14:paraId="10B835AB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Blue_mountains_LGA_VISmap_2239</w:t>
            </w:r>
          </w:p>
        </w:tc>
      </w:tr>
      <w:tr w:rsidR="00A248C8" w:rsidRPr="00A248C8" w14:paraId="5DF29949" w14:textId="77777777" w:rsidTr="00496C88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  <w:bottom w:val="single" w:sz="4" w:space="0" w:color="auto"/>
            </w:tcBorders>
            <w:vAlign w:val="center"/>
          </w:tcPr>
          <w:p w14:paraId="5615A15F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16DC8D5C" w14:textId="77777777" w:rsidR="00083D22" w:rsidRPr="00A16C6D" w:rsidRDefault="0011660B">
            <w:pPr>
              <w:spacing w:line="240" w:lineRule="auto"/>
              <w:jc w:val="left"/>
              <w:rPr>
                <w:i/>
                <w:iCs/>
                <w:sz w:val="20"/>
                <w:szCs w:val="20"/>
              </w:rPr>
            </w:pPr>
            <w:proofErr w:type="spellStart"/>
            <w:r w:rsidRPr="00A16C6D">
              <w:rPr>
                <w:i/>
                <w:iCs/>
                <w:sz w:val="20"/>
                <w:szCs w:val="20"/>
              </w:rPr>
              <w:t>Corymbia</w:t>
            </w:r>
            <w:proofErr w:type="spellEnd"/>
            <w:r w:rsidRPr="00A16C6D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A16C6D">
              <w:rPr>
                <w:i/>
                <w:iCs/>
                <w:sz w:val="20"/>
                <w:szCs w:val="20"/>
              </w:rPr>
              <w:t>gummifera</w:t>
            </w:r>
            <w:proofErr w:type="spellEnd"/>
            <w:r w:rsidRPr="00A16C6D">
              <w:rPr>
                <w:i/>
                <w:iCs/>
                <w:sz w:val="20"/>
                <w:szCs w:val="20"/>
              </w:rPr>
              <w:t xml:space="preserve"> - Eucalyptus </w:t>
            </w:r>
            <w:proofErr w:type="spellStart"/>
            <w:r w:rsidRPr="00A16C6D">
              <w:rPr>
                <w:i/>
                <w:iCs/>
                <w:sz w:val="20"/>
                <w:szCs w:val="20"/>
              </w:rPr>
              <w:t>sparsifolia</w:t>
            </w:r>
            <w:proofErr w:type="spellEnd"/>
          </w:p>
        </w:tc>
        <w:tc>
          <w:tcPr>
            <w:tcW w:w="4360" w:type="dxa"/>
            <w:shd w:val="clear" w:color="auto" w:fill="auto"/>
            <w:vAlign w:val="center"/>
          </w:tcPr>
          <w:p w14:paraId="2627BFB7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Blue_mountains_LGA_VISmap_2239</w:t>
            </w:r>
          </w:p>
        </w:tc>
      </w:tr>
      <w:tr w:rsidR="00A248C8" w:rsidRPr="00A248C8" w14:paraId="6E5C7FD3" w14:textId="77777777" w:rsidTr="00496C88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  <w:bottom w:val="single" w:sz="4" w:space="0" w:color="auto"/>
            </w:tcBorders>
            <w:vAlign w:val="center"/>
          </w:tcPr>
          <w:p w14:paraId="3EEF5C23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7FAE83A7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Riparian Woodland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64FD8ECF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CumberlandPlainWest_2013_E_4207.shp</w:t>
            </w:r>
          </w:p>
        </w:tc>
      </w:tr>
      <w:tr w:rsidR="00A248C8" w:rsidRPr="00A248C8" w14:paraId="1A2FBAA7" w14:textId="77777777" w:rsidTr="00496C88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  <w:bottom w:val="single" w:sz="4" w:space="0" w:color="auto"/>
            </w:tcBorders>
            <w:vAlign w:val="center"/>
          </w:tcPr>
          <w:p w14:paraId="6DA0BFAE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4AE66421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Riparian Forest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039C31D0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CumberlandPlainWest_2013_E_4207.shp</w:t>
            </w:r>
          </w:p>
        </w:tc>
      </w:tr>
      <w:tr w:rsidR="00A248C8" w:rsidRPr="00A248C8" w14:paraId="323BD5D1" w14:textId="77777777" w:rsidTr="00496C88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  <w:bottom w:val="single" w:sz="4" w:space="0" w:color="auto"/>
            </w:tcBorders>
            <w:vAlign w:val="center"/>
          </w:tcPr>
          <w:p w14:paraId="34185416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245EAB68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Western Sydney Dry Rainforest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5EE27F55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CumberlandPlainWest_2013_E_4207.shp</w:t>
            </w:r>
          </w:p>
        </w:tc>
      </w:tr>
      <w:tr w:rsidR="00A248C8" w:rsidRPr="00A248C8" w14:paraId="336B714B" w14:textId="77777777" w:rsidTr="00496C88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  <w:bottom w:val="single" w:sz="4" w:space="0" w:color="auto"/>
            </w:tcBorders>
            <w:vAlign w:val="center"/>
          </w:tcPr>
          <w:p w14:paraId="3C868905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10435358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Floodplain Woodland (Roberts 1999)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01E1183C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HawkesburyLGA_2007_E_3958</w:t>
            </w:r>
          </w:p>
        </w:tc>
      </w:tr>
      <w:tr w:rsidR="00A248C8" w:rsidRPr="00A248C8" w14:paraId="31CB6BC4" w14:textId="77777777" w:rsidTr="00496C88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  <w:bottom w:val="single" w:sz="4" w:space="0" w:color="auto"/>
            </w:tcBorders>
            <w:vAlign w:val="center"/>
          </w:tcPr>
          <w:p w14:paraId="3BE60644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028B3C25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Transition Woodland (Roberts 1999)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328EF7F6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HawkesburyLGA_2007_E_3958</w:t>
            </w:r>
          </w:p>
        </w:tc>
      </w:tr>
      <w:tr w:rsidR="00A248C8" w:rsidRPr="00A248C8" w14:paraId="35FBB37C" w14:textId="77777777" w:rsidTr="00496C88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  <w:bottom w:val="single" w:sz="4" w:space="0" w:color="auto"/>
            </w:tcBorders>
            <w:vAlign w:val="center"/>
          </w:tcPr>
          <w:p w14:paraId="63F20F0D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58383F30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South Exposed Sandstone Woodland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00DCE9A3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MetroArea_v3_1_2016_E_4489</w:t>
            </w:r>
          </w:p>
        </w:tc>
      </w:tr>
      <w:tr w:rsidR="00A248C8" w:rsidRPr="00A248C8" w14:paraId="4373C5CF" w14:textId="77777777" w:rsidTr="00496C88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  <w:bottom w:val="single" w:sz="4" w:space="0" w:color="auto"/>
            </w:tcBorders>
            <w:vAlign w:val="center"/>
          </w:tcPr>
          <w:p w14:paraId="14216867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60AEF9E1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Ironstone Bloodwood-</w:t>
            </w:r>
            <w:proofErr w:type="spellStart"/>
            <w:r w:rsidRPr="00A248C8">
              <w:rPr>
                <w:sz w:val="20"/>
                <w:szCs w:val="20"/>
              </w:rPr>
              <w:t>Silvertop</w:t>
            </w:r>
            <w:proofErr w:type="spellEnd"/>
            <w:r w:rsidRPr="00A248C8">
              <w:rPr>
                <w:sz w:val="20"/>
                <w:szCs w:val="20"/>
              </w:rPr>
              <w:t xml:space="preserve"> Ash Forest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33B50B00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MetroArea_v3_1_2016_E_4489</w:t>
            </w:r>
          </w:p>
        </w:tc>
      </w:tr>
      <w:tr w:rsidR="00A248C8" w:rsidRPr="00A248C8" w14:paraId="68F12780" w14:textId="77777777" w:rsidTr="00496C88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  <w:bottom w:val="single" w:sz="4" w:space="0" w:color="auto"/>
            </w:tcBorders>
            <w:vAlign w:val="center"/>
          </w:tcPr>
          <w:p w14:paraId="4B7862A0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646C7874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Hinterland Exposed Sandstone Woodland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3055DC4C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MetroArea_v3_1_2016_E_4489</w:t>
            </w:r>
          </w:p>
        </w:tc>
      </w:tr>
      <w:tr w:rsidR="00A248C8" w:rsidRPr="00A248C8" w14:paraId="586E8AFD" w14:textId="77777777" w:rsidTr="00496C88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  <w:bottom w:val="single" w:sz="4" w:space="0" w:color="auto"/>
            </w:tcBorders>
            <w:vAlign w:val="center"/>
          </w:tcPr>
          <w:p w14:paraId="068535D1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3F6E3E03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Hinterland Grey Gum Ridgetop Forest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034DBD94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MetroArea_v3_1_2016_E_4489</w:t>
            </w:r>
          </w:p>
        </w:tc>
      </w:tr>
      <w:tr w:rsidR="00A248C8" w:rsidRPr="00A248C8" w14:paraId="03AB8371" w14:textId="77777777" w:rsidTr="00496C88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  <w:bottom w:val="single" w:sz="4" w:space="0" w:color="auto"/>
            </w:tcBorders>
            <w:vAlign w:val="center"/>
          </w:tcPr>
          <w:p w14:paraId="23D6FCE8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09B11777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Hinterland Dwarf Apple Heath-Woodland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69DDF922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MetroArea_v3_1_2016_E_4489</w:t>
            </w:r>
          </w:p>
        </w:tc>
      </w:tr>
      <w:tr w:rsidR="00A248C8" w:rsidRPr="00A248C8" w14:paraId="6F456ECF" w14:textId="77777777" w:rsidTr="00496C88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  <w:bottom w:val="single" w:sz="4" w:space="0" w:color="auto"/>
            </w:tcBorders>
            <w:vAlign w:val="center"/>
          </w:tcPr>
          <w:p w14:paraId="65DE43B7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1AD8B021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Coastal Enriched Sandstone Moist Forest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05E9A401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MetroArea_v3_1_2016_E_4489</w:t>
            </w:r>
          </w:p>
        </w:tc>
      </w:tr>
      <w:tr w:rsidR="00A248C8" w:rsidRPr="00A248C8" w14:paraId="7A05D5E9" w14:textId="77777777" w:rsidTr="00496C88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  <w:bottom w:val="single" w:sz="4" w:space="0" w:color="auto"/>
            </w:tcBorders>
            <w:vAlign w:val="center"/>
          </w:tcPr>
          <w:p w14:paraId="55B90118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356BE656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Coastal Shale-Sandstone Forest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07704B4F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MetroArea_v3_1_2016_E_4489</w:t>
            </w:r>
          </w:p>
        </w:tc>
      </w:tr>
      <w:tr w:rsidR="00A248C8" w:rsidRPr="00A248C8" w14:paraId="6DEDAC2A" w14:textId="77777777" w:rsidTr="00496C88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  <w:bottom w:val="single" w:sz="4" w:space="0" w:color="auto"/>
            </w:tcBorders>
            <w:vAlign w:val="center"/>
          </w:tcPr>
          <w:p w14:paraId="4CEC3F09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1E3B0B9F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Blue Mountains Blue Gum-Turpentine Gully Forest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5A3993F3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WollemiNP_SthEastDraft_E_4184</w:t>
            </w:r>
          </w:p>
        </w:tc>
      </w:tr>
      <w:tr w:rsidR="00A248C8" w:rsidRPr="00A248C8" w14:paraId="1EC1DB5C" w14:textId="77777777" w:rsidTr="00496C88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  <w:bottom w:val="single" w:sz="4" w:space="0" w:color="auto"/>
            </w:tcBorders>
            <w:vAlign w:val="center"/>
          </w:tcPr>
          <w:p w14:paraId="51F2ADC2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6600D7E5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Blue Mountains Grey Gum-Stringybark Transition Forest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49676606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WollemiNP_SthEastDraft_E_4184</w:t>
            </w:r>
          </w:p>
        </w:tc>
      </w:tr>
      <w:tr w:rsidR="00A248C8" w:rsidRPr="00A248C8" w14:paraId="0D674377" w14:textId="77777777" w:rsidTr="00496C88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  <w:bottom w:val="single" w:sz="4" w:space="0" w:color="auto"/>
            </w:tcBorders>
            <w:vAlign w:val="center"/>
          </w:tcPr>
          <w:p w14:paraId="0E091079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shd w:val="clear" w:color="auto" w:fill="auto"/>
            <w:vAlign w:val="center"/>
          </w:tcPr>
          <w:p w14:paraId="0CC9A057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Lower Blue Mountains Exposed Red Bloodwood Woodland</w:t>
            </w:r>
          </w:p>
        </w:tc>
        <w:tc>
          <w:tcPr>
            <w:tcW w:w="4360" w:type="dxa"/>
            <w:shd w:val="clear" w:color="auto" w:fill="auto"/>
            <w:vAlign w:val="center"/>
          </w:tcPr>
          <w:p w14:paraId="2E18EDCB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WollemiNP_SthEastDraft_E_4184</w:t>
            </w:r>
          </w:p>
        </w:tc>
      </w:tr>
      <w:tr w:rsidR="00A248C8" w:rsidRPr="00A248C8" w14:paraId="77165594" w14:textId="77777777" w:rsidTr="00496C88">
        <w:trPr>
          <w:trHeight w:val="292"/>
          <w:jc w:val="center"/>
        </w:trPr>
        <w:tc>
          <w:tcPr>
            <w:tcW w:w="3964" w:type="dxa"/>
            <w:vMerge/>
            <w:tcBorders>
              <w:top w:val="dotted" w:sz="4" w:space="0" w:color="000000"/>
              <w:bottom w:val="single" w:sz="4" w:space="0" w:color="auto"/>
            </w:tcBorders>
            <w:vAlign w:val="center"/>
          </w:tcPr>
          <w:p w14:paraId="4D93E0FB" w14:textId="77777777" w:rsidR="00083D22" w:rsidRPr="00A248C8" w:rsidRDefault="00083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5654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3D2AD23A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Sydney Hinterland Warm Temperate Rainforest</w:t>
            </w:r>
          </w:p>
        </w:tc>
        <w:tc>
          <w:tcPr>
            <w:tcW w:w="4360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2ECFDB21" w14:textId="77777777" w:rsidR="00083D22" w:rsidRPr="00A248C8" w:rsidRDefault="0011660B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A248C8">
              <w:rPr>
                <w:sz w:val="20"/>
                <w:szCs w:val="20"/>
              </w:rPr>
              <w:t>WollemiNP_SthEastDraft_E_4184</w:t>
            </w:r>
          </w:p>
        </w:tc>
      </w:tr>
    </w:tbl>
    <w:p w14:paraId="2EDE11BE" w14:textId="77777777" w:rsidR="00083D22" w:rsidRPr="00A248C8" w:rsidRDefault="00083D22">
      <w:pPr>
        <w:keepNext/>
        <w:pBdr>
          <w:top w:val="nil"/>
          <w:left w:val="nil"/>
          <w:bottom w:val="nil"/>
          <w:right w:val="nil"/>
          <w:between w:val="nil"/>
        </w:pBdr>
        <w:spacing w:line="240" w:lineRule="auto"/>
        <w:rPr>
          <w:i/>
          <w:sz w:val="18"/>
          <w:szCs w:val="18"/>
        </w:rPr>
      </w:pPr>
    </w:p>
    <w:p w14:paraId="185B6CFC" w14:textId="77777777" w:rsidR="00083D22" w:rsidRPr="00A248C8" w:rsidRDefault="00083D22">
      <w:pPr>
        <w:sectPr w:rsidR="00083D22" w:rsidRPr="00A248C8">
          <w:pgSz w:w="16838" w:h="11906" w:orient="landscape"/>
          <w:pgMar w:top="1440" w:right="1440" w:bottom="1440" w:left="1440" w:header="708" w:footer="708" w:gutter="0"/>
          <w:cols w:space="720"/>
        </w:sectPr>
      </w:pPr>
    </w:p>
    <w:p w14:paraId="0670B38D" w14:textId="77777777" w:rsidR="00083D22" w:rsidRPr="00A248C8" w:rsidRDefault="0011660B">
      <w:pPr>
        <w:rPr>
          <w:b/>
          <w:bCs/>
        </w:rPr>
      </w:pPr>
      <w:r w:rsidRPr="00A248C8">
        <w:rPr>
          <w:b/>
          <w:bCs/>
        </w:rPr>
        <w:lastRenderedPageBreak/>
        <w:t>Text S2</w:t>
      </w:r>
    </w:p>
    <w:p w14:paraId="2CA4DDF3" w14:textId="77777777" w:rsidR="00083D22" w:rsidRPr="00A248C8" w:rsidRDefault="0011660B">
      <w:pPr>
        <w:spacing w:line="240" w:lineRule="auto"/>
        <w:jc w:val="left"/>
      </w:pPr>
      <w:r w:rsidRPr="00A248C8">
        <w:t xml:space="preserve">model1 &lt;- </w:t>
      </w:r>
      <w:proofErr w:type="spellStart"/>
      <w:proofErr w:type="gramStart"/>
      <w:r w:rsidRPr="00A248C8">
        <w:t>glmmTMB</w:t>
      </w:r>
      <w:proofErr w:type="spellEnd"/>
      <w:r w:rsidRPr="00A248C8">
        <w:t>(</w:t>
      </w:r>
      <w:proofErr w:type="spellStart"/>
      <w:proofErr w:type="gramEnd"/>
      <w:r w:rsidRPr="00A248C8">
        <w:t>DistDaily</w:t>
      </w:r>
      <w:proofErr w:type="spellEnd"/>
      <w:r w:rsidRPr="00A248C8">
        <w:t xml:space="preserve"> ~</w:t>
      </w:r>
    </w:p>
    <w:p w14:paraId="4BE36FD2" w14:textId="77777777" w:rsidR="00083D22" w:rsidRPr="00A248C8" w:rsidRDefault="0011660B">
      <w:pPr>
        <w:spacing w:line="240" w:lineRule="auto"/>
        <w:ind w:firstLine="720"/>
        <w:jc w:val="left"/>
      </w:pPr>
      <w:proofErr w:type="gramStart"/>
      <w:r w:rsidRPr="00A248C8">
        <w:t>poly(</w:t>
      </w:r>
      <w:proofErr w:type="gramEnd"/>
      <w:r w:rsidRPr="00A248C8">
        <w:t xml:space="preserve">DaysSinceRelease,2) + </w:t>
      </w:r>
    </w:p>
    <w:p w14:paraId="6F459C22" w14:textId="77777777" w:rsidR="00083D22" w:rsidRPr="00A248C8" w:rsidRDefault="0011660B">
      <w:pPr>
        <w:spacing w:line="240" w:lineRule="auto"/>
        <w:ind w:firstLine="720"/>
        <w:jc w:val="left"/>
      </w:pPr>
      <w:proofErr w:type="spellStart"/>
      <w:r w:rsidRPr="00A248C8">
        <w:t>Vegdif</w:t>
      </w:r>
      <w:proofErr w:type="spellEnd"/>
      <w:r w:rsidRPr="00A248C8">
        <w:t xml:space="preserve"> + </w:t>
      </w:r>
    </w:p>
    <w:p w14:paraId="5C83C42E" w14:textId="77777777" w:rsidR="00083D22" w:rsidRPr="00A248C8" w:rsidRDefault="0011660B">
      <w:pPr>
        <w:spacing w:line="240" w:lineRule="auto"/>
        <w:ind w:firstLine="720"/>
        <w:jc w:val="left"/>
      </w:pPr>
      <w:proofErr w:type="spellStart"/>
      <w:r w:rsidRPr="00A248C8">
        <w:t>Soildif</w:t>
      </w:r>
      <w:proofErr w:type="spellEnd"/>
      <w:r w:rsidRPr="00A248C8">
        <w:t xml:space="preserve"> + </w:t>
      </w:r>
    </w:p>
    <w:p w14:paraId="4609EE0E" w14:textId="77777777" w:rsidR="00083D22" w:rsidRPr="00A248C8" w:rsidRDefault="0011660B">
      <w:pPr>
        <w:spacing w:line="240" w:lineRule="auto"/>
        <w:ind w:firstLine="720"/>
        <w:jc w:val="left"/>
      </w:pPr>
      <w:proofErr w:type="spellStart"/>
      <w:r w:rsidRPr="00A248C8">
        <w:t>KHSMdif</w:t>
      </w:r>
      <w:proofErr w:type="spellEnd"/>
      <w:r w:rsidRPr="00A248C8">
        <w:t xml:space="preserve"> + </w:t>
      </w:r>
    </w:p>
    <w:p w14:paraId="05FE64A8" w14:textId="77777777" w:rsidR="00083D22" w:rsidRPr="00A248C8" w:rsidRDefault="0011660B">
      <w:pPr>
        <w:spacing w:line="240" w:lineRule="auto"/>
        <w:ind w:firstLine="720"/>
        <w:jc w:val="left"/>
      </w:pPr>
      <w:proofErr w:type="spellStart"/>
      <w:r w:rsidRPr="00A248C8">
        <w:t>LogDistanceBetweenCaptureReleases</w:t>
      </w:r>
      <w:proofErr w:type="spellEnd"/>
      <w:r w:rsidRPr="00A248C8">
        <w:t xml:space="preserve"> + </w:t>
      </w:r>
    </w:p>
    <w:p w14:paraId="0B684525" w14:textId="77777777" w:rsidR="00083D22" w:rsidRPr="00A248C8" w:rsidRDefault="0011660B">
      <w:pPr>
        <w:spacing w:line="240" w:lineRule="auto"/>
        <w:ind w:firstLine="720"/>
        <w:jc w:val="left"/>
      </w:pPr>
      <w:proofErr w:type="spellStart"/>
      <w:r w:rsidRPr="00A248C8">
        <w:t>LogDaysInCare</w:t>
      </w:r>
      <w:proofErr w:type="spellEnd"/>
      <w:r w:rsidRPr="00A248C8">
        <w:t xml:space="preserve"> +</w:t>
      </w:r>
    </w:p>
    <w:p w14:paraId="3A315430" w14:textId="77777777" w:rsidR="00083D22" w:rsidRPr="00A248C8" w:rsidRDefault="0011660B">
      <w:pPr>
        <w:spacing w:line="240" w:lineRule="auto"/>
        <w:ind w:firstLine="720"/>
        <w:jc w:val="left"/>
      </w:pPr>
      <w:r w:rsidRPr="00A248C8">
        <w:t xml:space="preserve">Age + </w:t>
      </w:r>
    </w:p>
    <w:p w14:paraId="117794AD" w14:textId="77777777" w:rsidR="00083D22" w:rsidRPr="00A248C8" w:rsidRDefault="0011660B">
      <w:pPr>
        <w:spacing w:line="240" w:lineRule="auto"/>
        <w:ind w:firstLine="720"/>
        <w:jc w:val="left"/>
      </w:pPr>
      <w:r w:rsidRPr="00A248C8">
        <w:t xml:space="preserve">Sex + </w:t>
      </w:r>
    </w:p>
    <w:p w14:paraId="338F5F28" w14:textId="77777777" w:rsidR="00083D22" w:rsidRPr="00A248C8" w:rsidRDefault="0011660B">
      <w:pPr>
        <w:spacing w:line="240" w:lineRule="auto"/>
        <w:ind w:firstLine="720"/>
        <w:jc w:val="left"/>
      </w:pPr>
      <w:proofErr w:type="spellStart"/>
      <w:r w:rsidRPr="00A248C8">
        <w:t>MedicalIntervention</w:t>
      </w:r>
      <w:proofErr w:type="spellEnd"/>
      <w:r w:rsidRPr="00A248C8">
        <w:t xml:space="preserve"> + </w:t>
      </w:r>
    </w:p>
    <w:p w14:paraId="1E423EC0" w14:textId="77777777" w:rsidR="00083D22" w:rsidRPr="00A248C8" w:rsidRDefault="0011660B">
      <w:pPr>
        <w:spacing w:line="240" w:lineRule="auto"/>
        <w:ind w:firstLine="720"/>
        <w:jc w:val="left"/>
      </w:pPr>
      <w:proofErr w:type="gramStart"/>
      <w:r w:rsidRPr="00A248C8">
        <w:t>poly(</w:t>
      </w:r>
      <w:proofErr w:type="gramEnd"/>
      <w:r w:rsidRPr="00A248C8">
        <w:t>DaysSinceRelease,2):</w:t>
      </w:r>
      <w:proofErr w:type="spellStart"/>
      <w:r w:rsidRPr="00A248C8">
        <w:t>Vegdif</w:t>
      </w:r>
      <w:proofErr w:type="spellEnd"/>
      <w:r w:rsidRPr="00A248C8">
        <w:t xml:space="preserve"> +</w:t>
      </w:r>
    </w:p>
    <w:p w14:paraId="6E6E0E95" w14:textId="77777777" w:rsidR="00083D22" w:rsidRPr="00A248C8" w:rsidRDefault="0011660B">
      <w:pPr>
        <w:spacing w:line="240" w:lineRule="auto"/>
        <w:ind w:firstLine="720"/>
        <w:jc w:val="left"/>
      </w:pPr>
      <w:proofErr w:type="gramStart"/>
      <w:r w:rsidRPr="00A248C8">
        <w:t>poly(</w:t>
      </w:r>
      <w:proofErr w:type="gramEnd"/>
      <w:r w:rsidRPr="00A248C8">
        <w:t>DaysSinceRelease,2):</w:t>
      </w:r>
      <w:proofErr w:type="spellStart"/>
      <w:r w:rsidRPr="00A248C8">
        <w:t>Soildif</w:t>
      </w:r>
      <w:proofErr w:type="spellEnd"/>
      <w:r w:rsidRPr="00A248C8">
        <w:t xml:space="preserve"> +</w:t>
      </w:r>
    </w:p>
    <w:p w14:paraId="0F326B3C" w14:textId="77777777" w:rsidR="00083D22" w:rsidRPr="00A248C8" w:rsidRDefault="0011660B">
      <w:pPr>
        <w:spacing w:line="240" w:lineRule="auto"/>
        <w:ind w:left="720"/>
        <w:jc w:val="left"/>
      </w:pPr>
      <w:proofErr w:type="gramStart"/>
      <w:r w:rsidRPr="00A248C8">
        <w:t>poly(</w:t>
      </w:r>
      <w:proofErr w:type="gramEnd"/>
      <w:r w:rsidRPr="00A248C8">
        <w:t>DaysSinceRelease,2):</w:t>
      </w:r>
      <w:proofErr w:type="spellStart"/>
      <w:r w:rsidRPr="00A248C8">
        <w:t>KHSMdif</w:t>
      </w:r>
      <w:proofErr w:type="spellEnd"/>
      <w:r w:rsidRPr="00A248C8">
        <w:t xml:space="preserve"> +</w:t>
      </w:r>
    </w:p>
    <w:p w14:paraId="1C488F14" w14:textId="77777777" w:rsidR="00083D22" w:rsidRPr="00A248C8" w:rsidRDefault="0011660B">
      <w:pPr>
        <w:spacing w:line="240" w:lineRule="auto"/>
        <w:ind w:left="720"/>
        <w:jc w:val="left"/>
      </w:pPr>
      <w:proofErr w:type="gramStart"/>
      <w:r w:rsidRPr="00A248C8">
        <w:t>poly(</w:t>
      </w:r>
      <w:proofErr w:type="gramEnd"/>
      <w:r w:rsidRPr="00A248C8">
        <w:t>DaysSinceRelease,2):</w:t>
      </w:r>
      <w:proofErr w:type="spellStart"/>
      <w:r w:rsidRPr="00A248C8">
        <w:t>LogDistanceBetweenCaptureReleases</w:t>
      </w:r>
      <w:proofErr w:type="spellEnd"/>
      <w:r w:rsidRPr="00A248C8">
        <w:t xml:space="preserve"> +</w:t>
      </w:r>
    </w:p>
    <w:p w14:paraId="26A5A12C" w14:textId="77777777" w:rsidR="00083D22" w:rsidRPr="00A248C8" w:rsidRDefault="0011660B">
      <w:pPr>
        <w:spacing w:line="240" w:lineRule="auto"/>
        <w:ind w:left="720"/>
        <w:jc w:val="left"/>
      </w:pPr>
      <w:proofErr w:type="gramStart"/>
      <w:r w:rsidRPr="00A248C8">
        <w:t>poly(</w:t>
      </w:r>
      <w:proofErr w:type="gramEnd"/>
      <w:r w:rsidRPr="00A248C8">
        <w:t>DaysSinceRelease,2):</w:t>
      </w:r>
      <w:proofErr w:type="spellStart"/>
      <w:r w:rsidRPr="00A248C8">
        <w:t>LogDaysInCare</w:t>
      </w:r>
      <w:proofErr w:type="spellEnd"/>
      <w:r w:rsidRPr="00A248C8">
        <w:t xml:space="preserve"> + </w:t>
      </w:r>
    </w:p>
    <w:p w14:paraId="3B24E396" w14:textId="77777777" w:rsidR="00083D22" w:rsidRPr="00A248C8" w:rsidRDefault="0011660B">
      <w:pPr>
        <w:spacing w:line="240" w:lineRule="auto"/>
        <w:ind w:left="720"/>
        <w:jc w:val="left"/>
      </w:pPr>
      <w:proofErr w:type="gramStart"/>
      <w:r w:rsidRPr="00A248C8">
        <w:t>poly(</w:t>
      </w:r>
      <w:proofErr w:type="gramEnd"/>
      <w:r w:rsidRPr="00A248C8">
        <w:t>DaysSinceRelease,2):Age +</w:t>
      </w:r>
    </w:p>
    <w:p w14:paraId="113BB9BA" w14:textId="77777777" w:rsidR="00083D22" w:rsidRPr="00A248C8" w:rsidRDefault="0011660B">
      <w:pPr>
        <w:spacing w:line="240" w:lineRule="auto"/>
        <w:ind w:left="720"/>
        <w:jc w:val="left"/>
      </w:pPr>
      <w:proofErr w:type="gramStart"/>
      <w:r w:rsidRPr="00A248C8">
        <w:t>poly(</w:t>
      </w:r>
      <w:proofErr w:type="gramEnd"/>
      <w:r w:rsidRPr="00A248C8">
        <w:t>DaysSinceRelease,2):Sex +</w:t>
      </w:r>
    </w:p>
    <w:p w14:paraId="3B50CBF1" w14:textId="77777777" w:rsidR="00083D22" w:rsidRPr="00A248C8" w:rsidRDefault="0011660B">
      <w:pPr>
        <w:spacing w:line="240" w:lineRule="auto"/>
        <w:ind w:left="720"/>
        <w:jc w:val="left"/>
      </w:pPr>
      <w:proofErr w:type="gramStart"/>
      <w:r w:rsidRPr="00A248C8">
        <w:t>poly(</w:t>
      </w:r>
      <w:proofErr w:type="gramEnd"/>
      <w:r w:rsidRPr="00A248C8">
        <w:t>DaysSinceRelease,2):</w:t>
      </w:r>
      <w:proofErr w:type="spellStart"/>
      <w:r w:rsidRPr="00A248C8">
        <w:t>MedicalIntervention</w:t>
      </w:r>
      <w:proofErr w:type="spellEnd"/>
      <w:r w:rsidRPr="00A248C8">
        <w:t xml:space="preserve"> +</w:t>
      </w:r>
    </w:p>
    <w:p w14:paraId="25ACBF4F" w14:textId="77777777" w:rsidR="00083D22" w:rsidRPr="00A248C8" w:rsidRDefault="0011660B">
      <w:pPr>
        <w:spacing w:line="240" w:lineRule="auto"/>
        <w:ind w:left="720"/>
        <w:jc w:val="left"/>
      </w:pPr>
      <w:proofErr w:type="gramStart"/>
      <w:r w:rsidRPr="00A248C8">
        <w:t>poly(</w:t>
      </w:r>
      <w:proofErr w:type="gramEnd"/>
      <w:r w:rsidRPr="00A248C8">
        <w:t>DaysSinceRelease,2):LogDistanceBetweenCaptureReleases:LogDaysInCare +</w:t>
      </w:r>
    </w:p>
    <w:p w14:paraId="6F33FC9C" w14:textId="77777777" w:rsidR="00083D22" w:rsidRPr="00A248C8" w:rsidRDefault="0011660B">
      <w:pPr>
        <w:spacing w:line="240" w:lineRule="auto"/>
        <w:ind w:left="720"/>
        <w:jc w:val="left"/>
      </w:pPr>
      <w:proofErr w:type="gramStart"/>
      <w:r w:rsidRPr="00A248C8">
        <w:t>poly(</w:t>
      </w:r>
      <w:proofErr w:type="gramEnd"/>
      <w:r w:rsidRPr="00A248C8">
        <w:t>DaysSinceRelease,2):</w:t>
      </w:r>
      <w:proofErr w:type="spellStart"/>
      <w:r w:rsidRPr="00A248C8">
        <w:t>LogDistanceBetweenCaptureReleases:Age</w:t>
      </w:r>
      <w:proofErr w:type="spellEnd"/>
      <w:r w:rsidRPr="00A248C8">
        <w:t xml:space="preserve"> +</w:t>
      </w:r>
    </w:p>
    <w:p w14:paraId="386ECE61" w14:textId="77777777" w:rsidR="00083D22" w:rsidRPr="00A248C8" w:rsidRDefault="0011660B">
      <w:pPr>
        <w:spacing w:line="240" w:lineRule="auto"/>
        <w:ind w:left="720"/>
        <w:jc w:val="left"/>
      </w:pPr>
      <w:proofErr w:type="gramStart"/>
      <w:r w:rsidRPr="00A248C8">
        <w:t>poly(</w:t>
      </w:r>
      <w:proofErr w:type="gramEnd"/>
      <w:r w:rsidRPr="00A248C8">
        <w:t>DaysSinceRelease,2):</w:t>
      </w:r>
      <w:proofErr w:type="spellStart"/>
      <w:r w:rsidRPr="00A248C8">
        <w:t>LogDistanceBetweenCaptureReleases:Sex</w:t>
      </w:r>
      <w:proofErr w:type="spellEnd"/>
      <w:r w:rsidRPr="00A248C8">
        <w:t xml:space="preserve"> +</w:t>
      </w:r>
    </w:p>
    <w:p w14:paraId="0DF033B0" w14:textId="77777777" w:rsidR="00083D22" w:rsidRPr="00A248C8" w:rsidRDefault="0011660B">
      <w:pPr>
        <w:spacing w:line="240" w:lineRule="auto"/>
        <w:ind w:left="720"/>
        <w:jc w:val="left"/>
      </w:pPr>
      <w:proofErr w:type="gramStart"/>
      <w:r w:rsidRPr="00A248C8">
        <w:t>poly(</w:t>
      </w:r>
      <w:proofErr w:type="gramEnd"/>
      <w:r w:rsidRPr="00A248C8">
        <w:t>DaysSinceRelease,2):LogDistanceBetweenCaptureReleases:MedicalIntervention +</w:t>
      </w:r>
    </w:p>
    <w:p w14:paraId="52FB8F40" w14:textId="77777777" w:rsidR="00083D22" w:rsidRPr="00A248C8" w:rsidRDefault="0011660B">
      <w:pPr>
        <w:spacing w:line="240" w:lineRule="auto"/>
        <w:ind w:left="720"/>
        <w:jc w:val="left"/>
      </w:pPr>
      <w:proofErr w:type="gramStart"/>
      <w:r w:rsidRPr="00A248C8">
        <w:t>poly(</w:t>
      </w:r>
      <w:proofErr w:type="gramEnd"/>
      <w:r w:rsidRPr="00A248C8">
        <w:t>DaysSinceRelease,2):</w:t>
      </w:r>
      <w:proofErr w:type="spellStart"/>
      <w:r w:rsidRPr="00A248C8">
        <w:t>LogDaysInCare:Age</w:t>
      </w:r>
      <w:proofErr w:type="spellEnd"/>
      <w:r w:rsidRPr="00A248C8">
        <w:t xml:space="preserve"> +</w:t>
      </w:r>
    </w:p>
    <w:p w14:paraId="17B35974" w14:textId="77777777" w:rsidR="00083D22" w:rsidRPr="00A248C8" w:rsidRDefault="0011660B">
      <w:pPr>
        <w:spacing w:line="240" w:lineRule="auto"/>
        <w:ind w:left="720"/>
        <w:jc w:val="left"/>
      </w:pPr>
      <w:proofErr w:type="gramStart"/>
      <w:r w:rsidRPr="00A248C8">
        <w:t>poly(</w:t>
      </w:r>
      <w:proofErr w:type="gramEnd"/>
      <w:r w:rsidRPr="00A248C8">
        <w:t>DaysSinceRelease,2):</w:t>
      </w:r>
      <w:proofErr w:type="spellStart"/>
      <w:r w:rsidRPr="00A248C8">
        <w:t>LogDaysInCare:Sex</w:t>
      </w:r>
      <w:proofErr w:type="spellEnd"/>
      <w:r w:rsidRPr="00A248C8">
        <w:t xml:space="preserve"> +</w:t>
      </w:r>
    </w:p>
    <w:p w14:paraId="567B6A64" w14:textId="77777777" w:rsidR="00083D22" w:rsidRPr="00A248C8" w:rsidRDefault="0011660B">
      <w:pPr>
        <w:spacing w:line="240" w:lineRule="auto"/>
        <w:ind w:left="720"/>
        <w:jc w:val="left"/>
      </w:pPr>
      <w:proofErr w:type="gramStart"/>
      <w:r w:rsidRPr="00A248C8">
        <w:t>poly(</w:t>
      </w:r>
      <w:proofErr w:type="gramEnd"/>
      <w:r w:rsidRPr="00A248C8">
        <w:t>DaysSinceRelease,2):</w:t>
      </w:r>
      <w:proofErr w:type="spellStart"/>
      <w:r w:rsidRPr="00A248C8">
        <w:t>LogDaysInCare:MedicalIntervention</w:t>
      </w:r>
      <w:proofErr w:type="spellEnd"/>
      <w:r w:rsidRPr="00A248C8">
        <w:t xml:space="preserve"> +</w:t>
      </w:r>
    </w:p>
    <w:p w14:paraId="57AD6175" w14:textId="77777777" w:rsidR="00083D22" w:rsidRPr="00A248C8" w:rsidRDefault="0011660B">
      <w:pPr>
        <w:spacing w:line="240" w:lineRule="auto"/>
        <w:ind w:left="720"/>
        <w:jc w:val="left"/>
      </w:pPr>
      <w:proofErr w:type="gramStart"/>
      <w:r w:rsidRPr="00A248C8">
        <w:t>poly(</w:t>
      </w:r>
      <w:proofErr w:type="gramEnd"/>
      <w:r w:rsidRPr="00A248C8">
        <w:t>DaysSinceRelease,2):</w:t>
      </w:r>
      <w:proofErr w:type="spellStart"/>
      <w:r w:rsidRPr="00A248C8">
        <w:t>Age:Sex</w:t>
      </w:r>
      <w:proofErr w:type="spellEnd"/>
      <w:r w:rsidRPr="00A248C8">
        <w:t xml:space="preserve"> +</w:t>
      </w:r>
    </w:p>
    <w:p w14:paraId="3180AB42" w14:textId="77777777" w:rsidR="00083D22" w:rsidRPr="00A248C8" w:rsidRDefault="0011660B">
      <w:pPr>
        <w:spacing w:line="240" w:lineRule="auto"/>
        <w:ind w:left="720"/>
        <w:jc w:val="left"/>
      </w:pPr>
      <w:proofErr w:type="gramStart"/>
      <w:r w:rsidRPr="00A248C8">
        <w:t>poly(</w:t>
      </w:r>
      <w:proofErr w:type="gramEnd"/>
      <w:r w:rsidRPr="00A248C8">
        <w:t>DaysSinceRelease,2):</w:t>
      </w:r>
      <w:proofErr w:type="spellStart"/>
      <w:r w:rsidRPr="00A248C8">
        <w:t>Age:MedicalIntervention</w:t>
      </w:r>
      <w:proofErr w:type="spellEnd"/>
      <w:r w:rsidRPr="00A248C8">
        <w:t xml:space="preserve"> +</w:t>
      </w:r>
    </w:p>
    <w:p w14:paraId="3036D014" w14:textId="77777777" w:rsidR="00083D22" w:rsidRPr="00A248C8" w:rsidRDefault="0011660B">
      <w:pPr>
        <w:spacing w:line="240" w:lineRule="auto"/>
        <w:ind w:left="720"/>
        <w:jc w:val="left"/>
      </w:pPr>
      <w:proofErr w:type="gramStart"/>
      <w:r w:rsidRPr="00A248C8">
        <w:t>poly(</w:t>
      </w:r>
      <w:proofErr w:type="gramEnd"/>
      <w:r w:rsidRPr="00A248C8">
        <w:t>DaysSinceRelease,2):</w:t>
      </w:r>
      <w:proofErr w:type="spellStart"/>
      <w:r w:rsidRPr="00A248C8">
        <w:t>Sex:MedicalIntervention</w:t>
      </w:r>
      <w:proofErr w:type="spellEnd"/>
      <w:r w:rsidRPr="00A248C8">
        <w:t xml:space="preserve"> + </w:t>
      </w:r>
    </w:p>
    <w:p w14:paraId="41D96595" w14:textId="77777777" w:rsidR="00083D22" w:rsidRPr="00A248C8" w:rsidRDefault="0011660B">
      <w:pPr>
        <w:spacing w:line="240" w:lineRule="auto"/>
        <w:ind w:left="720"/>
        <w:jc w:val="left"/>
      </w:pPr>
      <w:r w:rsidRPr="00A248C8">
        <w:t xml:space="preserve">(1|KoalaName), family = </w:t>
      </w:r>
      <w:proofErr w:type="gramStart"/>
      <w:r w:rsidRPr="00A248C8">
        <w:t>Gamma(</w:t>
      </w:r>
      <w:proofErr w:type="gramEnd"/>
      <w:r w:rsidRPr="00A248C8">
        <w:t>link = "log"),  Data)</w:t>
      </w:r>
    </w:p>
    <w:p w14:paraId="4C1AE88F" w14:textId="77777777" w:rsidR="00083D22" w:rsidRPr="00A248C8" w:rsidRDefault="00083D22">
      <w:pPr>
        <w:spacing w:after="160" w:line="259" w:lineRule="auto"/>
        <w:jc w:val="left"/>
      </w:pPr>
    </w:p>
    <w:p w14:paraId="3F589136" w14:textId="27CBAC26" w:rsidR="00083D22" w:rsidRPr="00A248C8" w:rsidRDefault="00083D22">
      <w:pPr>
        <w:spacing w:line="240" w:lineRule="auto"/>
      </w:pPr>
      <w:bookmarkStart w:id="2" w:name="_30j0zll" w:colFirst="0" w:colLast="0"/>
      <w:bookmarkEnd w:id="2"/>
    </w:p>
    <w:p w14:paraId="4B97EEB1" w14:textId="1EACE1AE" w:rsidR="00496C88" w:rsidRPr="00A248C8" w:rsidRDefault="00496C88">
      <w:pPr>
        <w:spacing w:line="240" w:lineRule="auto"/>
      </w:pPr>
    </w:p>
    <w:p w14:paraId="695AA0D5" w14:textId="54D8F64D" w:rsidR="00496C88" w:rsidRPr="00A248C8" w:rsidRDefault="00496C88">
      <w:pPr>
        <w:spacing w:line="240" w:lineRule="auto"/>
      </w:pPr>
    </w:p>
    <w:p w14:paraId="226DC988" w14:textId="68D92CE9" w:rsidR="00496C88" w:rsidRPr="00A248C8" w:rsidRDefault="00496C88">
      <w:pPr>
        <w:spacing w:line="240" w:lineRule="auto"/>
      </w:pPr>
    </w:p>
    <w:p w14:paraId="6E9CE3EC" w14:textId="13E0C98D" w:rsidR="00496C88" w:rsidRPr="00A248C8" w:rsidRDefault="00496C88">
      <w:pPr>
        <w:spacing w:line="240" w:lineRule="auto"/>
      </w:pPr>
    </w:p>
    <w:p w14:paraId="31A0E098" w14:textId="03D4EDCE" w:rsidR="00496C88" w:rsidRPr="00A248C8" w:rsidRDefault="00496C88">
      <w:pPr>
        <w:spacing w:line="240" w:lineRule="auto"/>
      </w:pPr>
    </w:p>
    <w:p w14:paraId="1AB3AF5C" w14:textId="7A5B26BF" w:rsidR="00496C88" w:rsidRPr="00A248C8" w:rsidRDefault="00496C88">
      <w:pPr>
        <w:spacing w:line="240" w:lineRule="auto"/>
      </w:pPr>
    </w:p>
    <w:p w14:paraId="15EA74C9" w14:textId="5E8EFF2F" w:rsidR="00496C88" w:rsidRPr="00A248C8" w:rsidRDefault="00496C88">
      <w:pPr>
        <w:spacing w:line="240" w:lineRule="auto"/>
      </w:pPr>
    </w:p>
    <w:p w14:paraId="2EE0A8CF" w14:textId="7BB8D4E7" w:rsidR="00496C88" w:rsidRPr="00A248C8" w:rsidRDefault="00496C88">
      <w:pPr>
        <w:spacing w:line="240" w:lineRule="auto"/>
      </w:pPr>
    </w:p>
    <w:p w14:paraId="7CCC9B99" w14:textId="507A3C2F" w:rsidR="00496C88" w:rsidRPr="00A248C8" w:rsidRDefault="00496C88">
      <w:pPr>
        <w:spacing w:line="240" w:lineRule="auto"/>
      </w:pPr>
    </w:p>
    <w:p w14:paraId="7C63BDCC" w14:textId="19753C70" w:rsidR="00496C88" w:rsidRPr="00A248C8" w:rsidRDefault="00496C88">
      <w:pPr>
        <w:spacing w:line="240" w:lineRule="auto"/>
      </w:pPr>
    </w:p>
    <w:p w14:paraId="419C5BF2" w14:textId="268022CA" w:rsidR="00496C88" w:rsidRPr="00A248C8" w:rsidRDefault="00496C88">
      <w:pPr>
        <w:spacing w:line="240" w:lineRule="auto"/>
      </w:pPr>
    </w:p>
    <w:p w14:paraId="1CC36AFD" w14:textId="0FEC29F4" w:rsidR="00496C88" w:rsidRPr="00A248C8" w:rsidRDefault="00496C88">
      <w:pPr>
        <w:spacing w:line="240" w:lineRule="auto"/>
      </w:pPr>
    </w:p>
    <w:p w14:paraId="72123866" w14:textId="400A9B30" w:rsidR="00496C88" w:rsidRPr="00A248C8" w:rsidRDefault="00496C88">
      <w:pPr>
        <w:spacing w:line="240" w:lineRule="auto"/>
      </w:pPr>
    </w:p>
    <w:p w14:paraId="71F05D45" w14:textId="2D37224B" w:rsidR="00496C88" w:rsidRPr="00A248C8" w:rsidRDefault="00496C88">
      <w:pPr>
        <w:spacing w:line="240" w:lineRule="auto"/>
      </w:pPr>
    </w:p>
    <w:p w14:paraId="372B6566" w14:textId="16DDBED7" w:rsidR="00496C88" w:rsidRPr="00A248C8" w:rsidRDefault="00496C88">
      <w:pPr>
        <w:spacing w:line="240" w:lineRule="auto"/>
      </w:pPr>
    </w:p>
    <w:p w14:paraId="53EF0E34" w14:textId="1500C167" w:rsidR="00496C88" w:rsidRPr="00A248C8" w:rsidRDefault="00496C88">
      <w:pPr>
        <w:spacing w:line="240" w:lineRule="auto"/>
      </w:pPr>
    </w:p>
    <w:p w14:paraId="59083E18" w14:textId="2C4308F8" w:rsidR="00496C88" w:rsidRPr="00A248C8" w:rsidRDefault="00496C88">
      <w:pPr>
        <w:spacing w:line="240" w:lineRule="auto"/>
      </w:pPr>
    </w:p>
    <w:p w14:paraId="22BBDB4D" w14:textId="77777777" w:rsidR="00496C88" w:rsidRPr="00A248C8" w:rsidRDefault="00496C88">
      <w:pPr>
        <w:spacing w:line="240" w:lineRule="auto"/>
      </w:pPr>
    </w:p>
    <w:p w14:paraId="11C6AB83" w14:textId="706CC20E" w:rsidR="009B235F" w:rsidRDefault="009B235F">
      <w:pPr>
        <w:spacing w:line="240" w:lineRule="auto"/>
        <w:rPr>
          <w:i/>
          <w:sz w:val="18"/>
          <w:szCs w:val="18"/>
        </w:rPr>
      </w:pPr>
      <w:bookmarkStart w:id="3" w:name="_igku843afx9m" w:colFirst="0" w:colLast="0"/>
      <w:bookmarkEnd w:id="3"/>
      <w:r w:rsidRPr="00A248C8">
        <w:rPr>
          <w:i/>
          <w:sz w:val="18"/>
          <w:szCs w:val="18"/>
        </w:rPr>
        <w:lastRenderedPageBreak/>
        <w:t xml:space="preserve">Table S2. </w:t>
      </w:r>
      <w:r>
        <w:rPr>
          <w:i/>
          <w:sz w:val="18"/>
          <w:szCs w:val="18"/>
        </w:rPr>
        <w:t xml:space="preserve">Classification of </w:t>
      </w:r>
      <w:r w:rsidR="0032793D">
        <w:rPr>
          <w:i/>
          <w:sz w:val="18"/>
          <w:szCs w:val="18"/>
        </w:rPr>
        <w:t xml:space="preserve">Eucalyptus, Angophora and </w:t>
      </w:r>
      <w:proofErr w:type="spellStart"/>
      <w:r w:rsidR="0032793D">
        <w:rPr>
          <w:i/>
          <w:sz w:val="18"/>
          <w:szCs w:val="18"/>
        </w:rPr>
        <w:t>Corymbia</w:t>
      </w:r>
      <w:proofErr w:type="spellEnd"/>
      <w:r>
        <w:rPr>
          <w:i/>
          <w:sz w:val="18"/>
          <w:szCs w:val="18"/>
        </w:rPr>
        <w:t xml:space="preserve"> species used by koalas into primary, secondary, and tertiary food trees</w:t>
      </w:r>
      <w:r w:rsidRPr="00A248C8">
        <w:rPr>
          <w:i/>
          <w:sz w:val="18"/>
          <w:szCs w:val="18"/>
        </w:rPr>
        <w:t>.</w:t>
      </w:r>
    </w:p>
    <w:tbl>
      <w:tblPr>
        <w:tblW w:w="7545" w:type="dxa"/>
        <w:tblLayout w:type="fixed"/>
        <w:tblLook w:val="04A0" w:firstRow="1" w:lastRow="0" w:firstColumn="1" w:lastColumn="0" w:noHBand="0" w:noVBand="1"/>
      </w:tblPr>
      <w:tblGrid>
        <w:gridCol w:w="2694"/>
        <w:gridCol w:w="1960"/>
        <w:gridCol w:w="308"/>
        <w:gridCol w:w="1512"/>
        <w:gridCol w:w="1071"/>
      </w:tblGrid>
      <w:tr w:rsidR="00DB0A52" w:rsidRPr="00DB0A52" w14:paraId="060ED4B8" w14:textId="77777777" w:rsidTr="00DB0A52">
        <w:trPr>
          <w:gridAfter w:val="1"/>
          <w:wAfter w:w="1071" w:type="dxa"/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60AB7F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Primary</w:t>
            </w:r>
          </w:p>
        </w:tc>
        <w:tc>
          <w:tcPr>
            <w:tcW w:w="1960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9FDA2A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Secondary</w:t>
            </w:r>
          </w:p>
        </w:tc>
        <w:tc>
          <w:tcPr>
            <w:tcW w:w="182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814B7B" w14:textId="77777777" w:rsidR="00DB0A52" w:rsidRPr="00DB0A52" w:rsidRDefault="00DB0A52" w:rsidP="00A16C6D">
            <w:pPr>
              <w:spacing w:line="240" w:lineRule="auto"/>
              <w:ind w:left="347"/>
              <w:rPr>
                <w:b/>
                <w:bCs/>
              </w:rPr>
            </w:pPr>
            <w:r w:rsidRPr="00DB0A52">
              <w:rPr>
                <w:b/>
                <w:bCs/>
              </w:rPr>
              <w:t>Tertiary</w:t>
            </w:r>
          </w:p>
        </w:tc>
      </w:tr>
      <w:tr w:rsidR="00DB0A52" w:rsidRPr="00DB0A52" w14:paraId="3C2370A7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B44773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A. </w:t>
            </w:r>
            <w:proofErr w:type="spellStart"/>
            <w:r w:rsidRPr="00A16C6D">
              <w:t>costata</w:t>
            </w:r>
            <w:proofErr w:type="spellEnd"/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25E7A8" w14:textId="77777777" w:rsidR="00DB0A52" w:rsidRPr="00A16C6D" w:rsidRDefault="00DB0A52" w:rsidP="00DB0A52">
            <w:pPr>
              <w:spacing w:line="240" w:lineRule="auto"/>
            </w:pPr>
            <w:r w:rsidRPr="00A16C6D">
              <w:t>A. floribunda</w:t>
            </w:r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3512EB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haemastoma</w:t>
            </w:r>
            <w:proofErr w:type="spellEnd"/>
          </w:p>
        </w:tc>
      </w:tr>
      <w:tr w:rsidR="00DB0A52" w:rsidRPr="00DB0A52" w14:paraId="69BAE631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A581BF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C. </w:t>
            </w:r>
            <w:proofErr w:type="spellStart"/>
            <w:r w:rsidRPr="00A16C6D">
              <w:t>gummifera</w:t>
            </w:r>
            <w:proofErr w:type="spellEnd"/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6F5661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A. </w:t>
            </w:r>
            <w:proofErr w:type="spellStart"/>
            <w:r w:rsidRPr="00A16C6D">
              <w:t>bakeri</w:t>
            </w:r>
            <w:proofErr w:type="spellEnd"/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51807B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C. </w:t>
            </w:r>
            <w:proofErr w:type="spellStart"/>
            <w:r w:rsidRPr="00A16C6D">
              <w:t>eximia</w:t>
            </w:r>
            <w:proofErr w:type="spellEnd"/>
          </w:p>
        </w:tc>
      </w:tr>
      <w:tr w:rsidR="00DB0A52" w:rsidRPr="00DB0A52" w14:paraId="4059646C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1DDB37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agglomerata</w:t>
            </w:r>
            <w:proofErr w:type="spellEnd"/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6F98A9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crebra</w:t>
            </w:r>
            <w:proofErr w:type="spellEnd"/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405067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C. </w:t>
            </w:r>
            <w:proofErr w:type="spellStart"/>
            <w:r w:rsidRPr="00A16C6D">
              <w:t>maculata</w:t>
            </w:r>
            <w:proofErr w:type="spellEnd"/>
          </w:p>
        </w:tc>
      </w:tr>
      <w:tr w:rsidR="00DB0A52" w:rsidRPr="00DB0A52" w14:paraId="710D158F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6E5761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amplifolia</w:t>
            </w:r>
            <w:proofErr w:type="spellEnd"/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1AFD67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deanei</w:t>
            </w:r>
            <w:proofErr w:type="spellEnd"/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783819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botryioides</w:t>
            </w:r>
            <w:proofErr w:type="spellEnd"/>
          </w:p>
        </w:tc>
      </w:tr>
      <w:tr w:rsidR="00DB0A52" w:rsidRPr="00DB0A52" w14:paraId="6BD5C0B2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01002B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pilularis</w:t>
            </w:r>
            <w:proofErr w:type="spellEnd"/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7036C8" w14:textId="77777777" w:rsidR="00DB0A52" w:rsidRPr="00A16C6D" w:rsidRDefault="00DB0A52" w:rsidP="00DB0A52">
            <w:pPr>
              <w:spacing w:line="240" w:lineRule="auto"/>
            </w:pPr>
            <w:r w:rsidRPr="00A16C6D">
              <w:t>E. fibrosa</w:t>
            </w:r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F2633C" w14:textId="77777777" w:rsidR="00DB0A52" w:rsidRPr="00A16C6D" w:rsidRDefault="00DB0A52" w:rsidP="00DB0A52">
            <w:pPr>
              <w:spacing w:line="240" w:lineRule="auto"/>
            </w:pPr>
            <w:r w:rsidRPr="00A16C6D">
              <w:t>E. camaldulensis</w:t>
            </w:r>
          </w:p>
        </w:tc>
      </w:tr>
      <w:tr w:rsidR="00DB0A52" w:rsidRPr="00DB0A52" w14:paraId="4D093324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4E6CF2" w14:textId="77777777" w:rsidR="00DB0A52" w:rsidRPr="00A16C6D" w:rsidRDefault="00DB0A52" w:rsidP="00DB0A52">
            <w:pPr>
              <w:spacing w:line="240" w:lineRule="auto"/>
            </w:pPr>
            <w:r w:rsidRPr="00A16C6D">
              <w:t>E. piperita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B63232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moluccana</w:t>
            </w:r>
            <w:proofErr w:type="spellEnd"/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B05713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capitellata</w:t>
            </w:r>
            <w:proofErr w:type="spellEnd"/>
          </w:p>
        </w:tc>
      </w:tr>
      <w:tr w:rsidR="00DB0A52" w:rsidRPr="00DB0A52" w14:paraId="78EF50A2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FBD19A" w14:textId="77777777" w:rsidR="00DB0A52" w:rsidRPr="00A16C6D" w:rsidRDefault="00DB0A52" w:rsidP="00DB0A52">
            <w:pPr>
              <w:spacing w:line="240" w:lineRule="auto"/>
            </w:pPr>
            <w:r w:rsidRPr="00A16C6D">
              <w:t>E. punctata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A505DD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nicholli</w:t>
            </w:r>
            <w:proofErr w:type="spellEnd"/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DEF87C" w14:textId="77777777" w:rsidR="00DB0A52" w:rsidRPr="00A16C6D" w:rsidRDefault="00DB0A52" w:rsidP="00DB0A52">
            <w:pPr>
              <w:spacing w:line="240" w:lineRule="auto"/>
            </w:pPr>
            <w:r w:rsidRPr="00A16C6D">
              <w:t>E. cinerea</w:t>
            </w:r>
          </w:p>
        </w:tc>
      </w:tr>
      <w:tr w:rsidR="00DB0A52" w:rsidRPr="00DB0A52" w14:paraId="6EB27FA6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F561C6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tereticornis</w:t>
            </w:r>
            <w:proofErr w:type="spellEnd"/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B4936A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sclerophylla</w:t>
            </w:r>
            <w:proofErr w:type="spellEnd"/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8822F9" w14:textId="77777777" w:rsidR="00DB0A52" w:rsidRPr="00A16C6D" w:rsidRDefault="00DB0A52" w:rsidP="00DB0A52">
            <w:pPr>
              <w:spacing w:line="240" w:lineRule="auto"/>
            </w:pPr>
            <w:r w:rsidRPr="00A16C6D">
              <w:t>E. citriodora</w:t>
            </w:r>
          </w:p>
        </w:tc>
      </w:tr>
      <w:tr w:rsidR="00DB0A52" w:rsidRPr="00DB0A52" w14:paraId="07D8BBDF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D7F14C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50E354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sieberi</w:t>
            </w:r>
            <w:proofErr w:type="spellEnd"/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2DC483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eugenioides</w:t>
            </w:r>
            <w:proofErr w:type="spellEnd"/>
          </w:p>
        </w:tc>
      </w:tr>
      <w:tr w:rsidR="00DB0A52" w:rsidRPr="00DB0A52" w14:paraId="77DC70C1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AC0B2B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352A18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viminalis</w:t>
            </w:r>
            <w:proofErr w:type="spellEnd"/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9C9A69" w14:textId="77777777" w:rsidR="00DB0A52" w:rsidRPr="00A16C6D" w:rsidRDefault="00DB0A52" w:rsidP="00DB0A52">
            <w:pPr>
              <w:spacing w:line="240" w:lineRule="auto"/>
            </w:pPr>
            <w:r w:rsidRPr="00A16C6D">
              <w:t>E. floribunda</w:t>
            </w:r>
          </w:p>
        </w:tc>
      </w:tr>
      <w:tr w:rsidR="00DB0A52" w:rsidRPr="00DB0A52" w14:paraId="2F9B832F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DE9F50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929C00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7780F9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globoidea</w:t>
            </w:r>
            <w:proofErr w:type="spellEnd"/>
          </w:p>
        </w:tc>
      </w:tr>
      <w:tr w:rsidR="00DB0A52" w:rsidRPr="00DB0A52" w14:paraId="2B7AA400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047AC9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E7739E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4B6552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leucoxylon</w:t>
            </w:r>
            <w:proofErr w:type="spellEnd"/>
          </w:p>
        </w:tc>
      </w:tr>
      <w:tr w:rsidR="00DB0A52" w:rsidRPr="00DB0A52" w14:paraId="3A06AEA9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F26A18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DCE93E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ECD727" w14:textId="77777777" w:rsidR="00DB0A52" w:rsidRPr="00A16C6D" w:rsidRDefault="00DB0A52" w:rsidP="00DB0A52">
            <w:pPr>
              <w:spacing w:line="240" w:lineRule="auto"/>
            </w:pPr>
            <w:r w:rsidRPr="00A16C6D">
              <w:t>E. longifolia</w:t>
            </w:r>
          </w:p>
        </w:tc>
      </w:tr>
      <w:tr w:rsidR="00DB0A52" w:rsidRPr="00DB0A52" w14:paraId="1128C2F7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676BC7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9E77B9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63EA85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microcorys</w:t>
            </w:r>
            <w:proofErr w:type="spellEnd"/>
          </w:p>
        </w:tc>
      </w:tr>
      <w:tr w:rsidR="00DB0A52" w:rsidRPr="00DB0A52" w14:paraId="28A6ADEF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CC3E9E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8B18C7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425AEA" w14:textId="77777777" w:rsidR="00DB0A52" w:rsidRPr="00A16C6D" w:rsidRDefault="00DB0A52" w:rsidP="00DB0A52">
            <w:pPr>
              <w:spacing w:line="240" w:lineRule="auto"/>
            </w:pPr>
            <w:r w:rsidRPr="00A16C6D">
              <w:t>E. notabilis</w:t>
            </w:r>
          </w:p>
        </w:tc>
      </w:tr>
      <w:tr w:rsidR="00DB0A52" w:rsidRPr="00DB0A52" w14:paraId="20557AFE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6B6505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0F3753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CA4212" w14:textId="77777777" w:rsidR="00DB0A52" w:rsidRPr="00A16C6D" w:rsidRDefault="00DB0A52" w:rsidP="00DB0A52">
            <w:pPr>
              <w:spacing w:line="240" w:lineRule="auto"/>
            </w:pPr>
            <w:r w:rsidRPr="00A16C6D">
              <w:t>E. oblonga</w:t>
            </w:r>
          </w:p>
        </w:tc>
      </w:tr>
      <w:tr w:rsidR="00DB0A52" w:rsidRPr="00DB0A52" w14:paraId="14582ACE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5C1C92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C0CCA8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7804AD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parramattensis</w:t>
            </w:r>
            <w:proofErr w:type="spellEnd"/>
          </w:p>
        </w:tc>
      </w:tr>
      <w:tr w:rsidR="00DB0A52" w:rsidRPr="00DB0A52" w14:paraId="6CC6AE28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6EDF08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6EE03D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9D760E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resinifera</w:t>
            </w:r>
            <w:proofErr w:type="spellEnd"/>
          </w:p>
        </w:tc>
      </w:tr>
      <w:tr w:rsidR="00DB0A52" w:rsidRPr="00DB0A52" w14:paraId="11DAB3C2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1421C7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60A2D7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53D9E4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robusta</w:t>
            </w:r>
            <w:proofErr w:type="spellEnd"/>
          </w:p>
        </w:tc>
      </w:tr>
      <w:tr w:rsidR="00DB0A52" w:rsidRPr="00DB0A52" w14:paraId="3A8A1F98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2EC83C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C46676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9B8D58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saligna</w:t>
            </w:r>
            <w:proofErr w:type="spellEnd"/>
          </w:p>
        </w:tc>
      </w:tr>
      <w:tr w:rsidR="00DB0A52" w:rsidRPr="00DB0A52" w14:paraId="0A2ABB45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EACDA7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E06BCA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940258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sclerophylla</w:t>
            </w:r>
            <w:proofErr w:type="spellEnd"/>
          </w:p>
        </w:tc>
      </w:tr>
      <w:tr w:rsidR="00DB0A52" w:rsidRPr="00DB0A52" w14:paraId="77C68BC6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5EFC9E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0DF5DD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9E0F88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scorparia</w:t>
            </w:r>
            <w:proofErr w:type="spellEnd"/>
          </w:p>
        </w:tc>
      </w:tr>
      <w:tr w:rsidR="00DB0A52" w:rsidRPr="00DB0A52" w14:paraId="1C8DBF2D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ED340D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F299C9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027D4E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sideroxlyn</w:t>
            </w:r>
            <w:proofErr w:type="spellEnd"/>
          </w:p>
        </w:tc>
      </w:tr>
      <w:tr w:rsidR="00DB0A52" w:rsidRPr="00DB0A52" w14:paraId="4927175A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EBF0C7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80A415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23B6C2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E. </w:t>
            </w:r>
            <w:proofErr w:type="spellStart"/>
            <w:r w:rsidRPr="00A16C6D">
              <w:t>sparsifolia</w:t>
            </w:r>
            <w:proofErr w:type="spellEnd"/>
          </w:p>
        </w:tc>
      </w:tr>
      <w:tr w:rsidR="00DB0A52" w:rsidRPr="00DB0A52" w14:paraId="1A4F93E8" w14:textId="77777777" w:rsidTr="00A16C6D">
        <w:trPr>
          <w:trHeight w:val="32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B7C097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646C72" w14:textId="77777777" w:rsidR="00DB0A52" w:rsidRPr="00DB0A52" w:rsidRDefault="00DB0A52" w:rsidP="00DB0A52">
            <w:pPr>
              <w:spacing w:line="240" w:lineRule="auto"/>
              <w:rPr>
                <w:b/>
                <w:bCs/>
              </w:rPr>
            </w:pPr>
            <w:r w:rsidRPr="00DB0A52">
              <w:rPr>
                <w:b/>
                <w:bCs/>
              </w:rPr>
              <w:t> </w:t>
            </w:r>
          </w:p>
        </w:tc>
        <w:tc>
          <w:tcPr>
            <w:tcW w:w="258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A13A8A" w14:textId="77777777" w:rsidR="00DB0A52" w:rsidRPr="00A16C6D" w:rsidRDefault="00DB0A52" w:rsidP="00DB0A52">
            <w:pPr>
              <w:spacing w:line="240" w:lineRule="auto"/>
            </w:pPr>
            <w:r w:rsidRPr="00A16C6D">
              <w:t xml:space="preserve">S. </w:t>
            </w:r>
            <w:proofErr w:type="spellStart"/>
            <w:r w:rsidRPr="00A16C6D">
              <w:t>glomulifera</w:t>
            </w:r>
            <w:proofErr w:type="spellEnd"/>
          </w:p>
        </w:tc>
      </w:tr>
    </w:tbl>
    <w:p w14:paraId="7A81CC81" w14:textId="77777777" w:rsidR="009B235F" w:rsidRPr="009B235F" w:rsidRDefault="009B235F">
      <w:pPr>
        <w:spacing w:line="240" w:lineRule="auto"/>
      </w:pPr>
    </w:p>
    <w:p w14:paraId="7B757989" w14:textId="77777777" w:rsidR="009B235F" w:rsidRDefault="009B235F">
      <w:pPr>
        <w:spacing w:line="240" w:lineRule="auto"/>
        <w:rPr>
          <w:i/>
          <w:sz w:val="18"/>
          <w:szCs w:val="18"/>
        </w:rPr>
      </w:pPr>
    </w:p>
    <w:p w14:paraId="6044CEB3" w14:textId="77777777" w:rsidR="009B235F" w:rsidRDefault="009B235F">
      <w:pPr>
        <w:spacing w:line="240" w:lineRule="auto"/>
        <w:rPr>
          <w:i/>
          <w:sz w:val="18"/>
          <w:szCs w:val="18"/>
        </w:rPr>
      </w:pPr>
    </w:p>
    <w:p w14:paraId="744341E4" w14:textId="77777777" w:rsidR="009B235F" w:rsidRDefault="009B235F">
      <w:pPr>
        <w:spacing w:line="240" w:lineRule="auto"/>
        <w:rPr>
          <w:i/>
          <w:sz w:val="18"/>
          <w:szCs w:val="18"/>
        </w:rPr>
      </w:pPr>
    </w:p>
    <w:p w14:paraId="43C7A799" w14:textId="5985ABF9" w:rsidR="00083D22" w:rsidRPr="00A248C8" w:rsidRDefault="0011660B">
      <w:pPr>
        <w:spacing w:line="240" w:lineRule="auto"/>
        <w:rPr>
          <w:i/>
          <w:sz w:val="18"/>
          <w:szCs w:val="18"/>
        </w:rPr>
      </w:pPr>
      <w:r w:rsidRPr="00A248C8">
        <w:rPr>
          <w:i/>
          <w:sz w:val="18"/>
          <w:szCs w:val="18"/>
        </w:rPr>
        <w:t>Table S</w:t>
      </w:r>
      <w:r w:rsidR="009B235F">
        <w:rPr>
          <w:i/>
          <w:sz w:val="18"/>
          <w:szCs w:val="18"/>
        </w:rPr>
        <w:t>3</w:t>
      </w:r>
      <w:r w:rsidRPr="00A248C8">
        <w:rPr>
          <w:i/>
          <w:sz w:val="18"/>
          <w:szCs w:val="18"/>
        </w:rPr>
        <w:t>. Number of koalas in each age and sex category by medical intervention.</w:t>
      </w:r>
    </w:p>
    <w:tbl>
      <w:tblPr>
        <w:tblW w:w="4399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323"/>
        <w:gridCol w:w="670"/>
        <w:gridCol w:w="868"/>
        <w:gridCol w:w="670"/>
        <w:gridCol w:w="868"/>
      </w:tblGrid>
      <w:tr w:rsidR="00A248C8" w:rsidRPr="00A248C8" w14:paraId="153F40FD" w14:textId="77777777" w:rsidTr="00496C88">
        <w:trPr>
          <w:trHeight w:val="292"/>
        </w:trPr>
        <w:tc>
          <w:tcPr>
            <w:tcW w:w="1323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bottom"/>
            <w:hideMark/>
          </w:tcPr>
          <w:p w14:paraId="31880BA3" w14:textId="77777777" w:rsidR="00496C88" w:rsidRPr="00496C88" w:rsidRDefault="00496C88" w:rsidP="00496C88">
            <w:pPr>
              <w:spacing w:line="240" w:lineRule="auto"/>
              <w:jc w:val="left"/>
              <w:rPr>
                <w:rFonts w:eastAsia="Times New Roman"/>
              </w:rPr>
            </w:pPr>
            <w:bookmarkStart w:id="4" w:name="_hghijwg781g2" w:colFirst="0" w:colLast="0"/>
            <w:bookmarkStart w:id="5" w:name="_wnqwm655uocy" w:colFirst="0" w:colLast="0"/>
            <w:bookmarkStart w:id="6" w:name="_qkefxcgl7gw2" w:colFirst="0" w:colLast="0"/>
            <w:bookmarkEnd w:id="4"/>
            <w:bookmarkEnd w:id="5"/>
            <w:bookmarkEnd w:id="6"/>
            <w:r w:rsidRPr="00496C88">
              <w:rPr>
                <w:rFonts w:eastAsia="Times New Roman"/>
              </w:rPr>
              <w:t>Medical intervention</w:t>
            </w:r>
          </w:p>
        </w:tc>
        <w:tc>
          <w:tcPr>
            <w:tcW w:w="1538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4B333D10" w14:textId="77777777" w:rsidR="00496C88" w:rsidRPr="00496C88" w:rsidRDefault="00496C88" w:rsidP="00496C88">
            <w:pPr>
              <w:spacing w:line="240" w:lineRule="auto"/>
              <w:jc w:val="center"/>
              <w:rPr>
                <w:rFonts w:eastAsia="Times New Roman"/>
              </w:rPr>
            </w:pPr>
            <w:r w:rsidRPr="00496C88">
              <w:rPr>
                <w:rFonts w:eastAsia="Times New Roman"/>
              </w:rPr>
              <w:t>Adult</w:t>
            </w:r>
          </w:p>
        </w:tc>
        <w:tc>
          <w:tcPr>
            <w:tcW w:w="1538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07BA6848" w14:textId="77777777" w:rsidR="00496C88" w:rsidRPr="00496C88" w:rsidRDefault="00496C88" w:rsidP="00496C88">
            <w:pPr>
              <w:spacing w:line="240" w:lineRule="auto"/>
              <w:jc w:val="center"/>
              <w:rPr>
                <w:rFonts w:eastAsia="Times New Roman"/>
              </w:rPr>
            </w:pPr>
            <w:r w:rsidRPr="00496C88">
              <w:rPr>
                <w:rFonts w:eastAsia="Times New Roman"/>
              </w:rPr>
              <w:t>Subadult</w:t>
            </w:r>
          </w:p>
        </w:tc>
      </w:tr>
      <w:tr w:rsidR="00A248C8" w:rsidRPr="00A248C8" w14:paraId="1DB7EB7E" w14:textId="77777777" w:rsidTr="00496C88">
        <w:trPr>
          <w:trHeight w:val="292"/>
        </w:trPr>
        <w:tc>
          <w:tcPr>
            <w:tcW w:w="1323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36ACF18B" w14:textId="77777777" w:rsidR="00496C88" w:rsidRPr="00496C88" w:rsidRDefault="00496C88" w:rsidP="00496C88">
            <w:pPr>
              <w:spacing w:line="240" w:lineRule="auto"/>
              <w:jc w:val="left"/>
              <w:rPr>
                <w:rFonts w:eastAsia="Times New Roman"/>
              </w:rPr>
            </w:pPr>
          </w:p>
        </w:tc>
        <w:tc>
          <w:tcPr>
            <w:tcW w:w="67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B2DDA" w14:textId="1B856CD5" w:rsidR="00496C88" w:rsidRPr="00496C88" w:rsidRDefault="00CD4804" w:rsidP="00496C88">
            <w:pPr>
              <w:spacing w:line="240" w:lineRule="auto"/>
              <w:jc w:val="center"/>
              <w:rPr>
                <w:rFonts w:eastAsia="Times New Roman"/>
              </w:rPr>
            </w:pPr>
            <w:r>
              <w:rPr>
                <w:rFonts w:eastAsia="Times New Roman"/>
              </w:rPr>
              <w:t>M</w:t>
            </w:r>
          </w:p>
        </w:tc>
        <w:tc>
          <w:tcPr>
            <w:tcW w:w="86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ABB31" w14:textId="746D0099" w:rsidR="00496C88" w:rsidRPr="00496C88" w:rsidRDefault="00CD4804" w:rsidP="00496C88">
            <w:pPr>
              <w:spacing w:line="240" w:lineRule="auto"/>
              <w:jc w:val="center"/>
              <w:rPr>
                <w:rFonts w:eastAsia="Times New Roman"/>
              </w:rPr>
            </w:pPr>
            <w:r>
              <w:rPr>
                <w:rFonts w:eastAsia="Times New Roman"/>
              </w:rPr>
              <w:t>F</w:t>
            </w:r>
          </w:p>
        </w:tc>
        <w:tc>
          <w:tcPr>
            <w:tcW w:w="67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C2D15" w14:textId="49E1DA67" w:rsidR="00496C88" w:rsidRPr="00496C88" w:rsidRDefault="00CD4804" w:rsidP="00496C88">
            <w:pPr>
              <w:spacing w:line="240" w:lineRule="auto"/>
              <w:jc w:val="center"/>
              <w:rPr>
                <w:rFonts w:eastAsia="Times New Roman"/>
              </w:rPr>
            </w:pPr>
            <w:r>
              <w:rPr>
                <w:rFonts w:eastAsia="Times New Roman"/>
              </w:rPr>
              <w:t>M</w:t>
            </w:r>
          </w:p>
        </w:tc>
        <w:tc>
          <w:tcPr>
            <w:tcW w:w="86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A2FC8" w14:textId="304B5A90" w:rsidR="00496C88" w:rsidRPr="00496C88" w:rsidRDefault="00CD4804" w:rsidP="00496C88">
            <w:pPr>
              <w:spacing w:line="240" w:lineRule="auto"/>
              <w:jc w:val="center"/>
              <w:rPr>
                <w:rFonts w:eastAsia="Times New Roman"/>
              </w:rPr>
            </w:pPr>
            <w:r>
              <w:rPr>
                <w:rFonts w:eastAsia="Times New Roman"/>
              </w:rPr>
              <w:t>F</w:t>
            </w:r>
          </w:p>
        </w:tc>
      </w:tr>
      <w:tr w:rsidR="00A248C8" w:rsidRPr="00A248C8" w14:paraId="2B1CF0EA" w14:textId="77777777" w:rsidTr="00496C88">
        <w:trPr>
          <w:trHeight w:val="292"/>
        </w:trPr>
        <w:tc>
          <w:tcPr>
            <w:tcW w:w="132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2008A" w14:textId="77777777" w:rsidR="00496C88" w:rsidRPr="00496C88" w:rsidRDefault="00496C88" w:rsidP="00496C88">
            <w:pPr>
              <w:spacing w:line="240" w:lineRule="auto"/>
              <w:jc w:val="left"/>
              <w:rPr>
                <w:rFonts w:eastAsia="Times New Roman"/>
              </w:rPr>
            </w:pPr>
            <w:r w:rsidRPr="00496C88">
              <w:rPr>
                <w:rFonts w:eastAsia="Times New Roman"/>
              </w:rPr>
              <w:t>None</w:t>
            </w:r>
          </w:p>
        </w:tc>
        <w:tc>
          <w:tcPr>
            <w:tcW w:w="67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B77B7" w14:textId="77777777" w:rsidR="00496C88" w:rsidRPr="00496C88" w:rsidRDefault="00496C88" w:rsidP="00496C88">
            <w:pPr>
              <w:spacing w:line="240" w:lineRule="auto"/>
              <w:jc w:val="center"/>
              <w:rPr>
                <w:rFonts w:eastAsia="Times New Roman"/>
              </w:rPr>
            </w:pPr>
            <w:r w:rsidRPr="00496C88">
              <w:rPr>
                <w:rFonts w:eastAsia="Times New Roman"/>
              </w:rPr>
              <w:t>1</w:t>
            </w:r>
          </w:p>
        </w:tc>
        <w:tc>
          <w:tcPr>
            <w:tcW w:w="86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C6932" w14:textId="77777777" w:rsidR="00496C88" w:rsidRPr="00496C88" w:rsidRDefault="00496C88" w:rsidP="00496C88">
            <w:pPr>
              <w:spacing w:line="240" w:lineRule="auto"/>
              <w:jc w:val="center"/>
              <w:rPr>
                <w:rFonts w:eastAsia="Times New Roman"/>
              </w:rPr>
            </w:pPr>
            <w:r w:rsidRPr="00496C88">
              <w:rPr>
                <w:rFonts w:eastAsia="Times New Roman"/>
              </w:rPr>
              <w:t>1</w:t>
            </w:r>
          </w:p>
        </w:tc>
        <w:tc>
          <w:tcPr>
            <w:tcW w:w="67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C621A" w14:textId="77777777" w:rsidR="00496C88" w:rsidRPr="00496C88" w:rsidRDefault="00496C88" w:rsidP="00496C88">
            <w:pPr>
              <w:spacing w:line="240" w:lineRule="auto"/>
              <w:jc w:val="center"/>
              <w:rPr>
                <w:rFonts w:eastAsia="Times New Roman"/>
              </w:rPr>
            </w:pPr>
            <w:r w:rsidRPr="00496C88">
              <w:rPr>
                <w:rFonts w:eastAsia="Times New Roman"/>
              </w:rPr>
              <w:t>2</w:t>
            </w:r>
          </w:p>
        </w:tc>
        <w:tc>
          <w:tcPr>
            <w:tcW w:w="86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C6F76" w14:textId="77777777" w:rsidR="00496C88" w:rsidRPr="00496C88" w:rsidRDefault="00496C88" w:rsidP="00496C88">
            <w:pPr>
              <w:spacing w:line="240" w:lineRule="auto"/>
              <w:jc w:val="center"/>
              <w:rPr>
                <w:rFonts w:eastAsia="Times New Roman"/>
              </w:rPr>
            </w:pPr>
            <w:r w:rsidRPr="00496C88">
              <w:rPr>
                <w:rFonts w:eastAsia="Times New Roman"/>
              </w:rPr>
              <w:t>2</w:t>
            </w:r>
          </w:p>
        </w:tc>
      </w:tr>
      <w:tr w:rsidR="00A248C8" w:rsidRPr="00A248C8" w14:paraId="4526B860" w14:textId="77777777" w:rsidTr="00496C88">
        <w:trPr>
          <w:trHeight w:val="292"/>
        </w:trPr>
        <w:tc>
          <w:tcPr>
            <w:tcW w:w="1323" w:type="dxa"/>
            <w:shd w:val="clear" w:color="auto" w:fill="auto"/>
            <w:noWrap/>
            <w:vAlign w:val="bottom"/>
            <w:hideMark/>
          </w:tcPr>
          <w:p w14:paraId="1052FBD4" w14:textId="77777777" w:rsidR="00496C88" w:rsidRPr="00496C88" w:rsidRDefault="00496C88" w:rsidP="00496C88">
            <w:pPr>
              <w:spacing w:line="240" w:lineRule="auto"/>
              <w:jc w:val="left"/>
              <w:rPr>
                <w:rFonts w:eastAsia="Times New Roman"/>
              </w:rPr>
            </w:pPr>
            <w:r w:rsidRPr="00496C88">
              <w:rPr>
                <w:rFonts w:eastAsia="Times New Roman"/>
              </w:rPr>
              <w:t>Minor</w:t>
            </w:r>
          </w:p>
        </w:tc>
        <w:tc>
          <w:tcPr>
            <w:tcW w:w="670" w:type="dxa"/>
            <w:shd w:val="clear" w:color="auto" w:fill="auto"/>
            <w:noWrap/>
            <w:vAlign w:val="bottom"/>
            <w:hideMark/>
          </w:tcPr>
          <w:p w14:paraId="5A93BE0B" w14:textId="77777777" w:rsidR="00496C88" w:rsidRPr="00496C88" w:rsidRDefault="00496C88" w:rsidP="00496C88">
            <w:pPr>
              <w:spacing w:line="240" w:lineRule="auto"/>
              <w:jc w:val="center"/>
              <w:rPr>
                <w:rFonts w:eastAsia="Times New Roman"/>
              </w:rPr>
            </w:pPr>
            <w:r w:rsidRPr="00496C88">
              <w:rPr>
                <w:rFonts w:eastAsia="Times New Roman"/>
              </w:rPr>
              <w:t>9</w:t>
            </w:r>
          </w:p>
        </w:tc>
        <w:tc>
          <w:tcPr>
            <w:tcW w:w="868" w:type="dxa"/>
            <w:shd w:val="clear" w:color="auto" w:fill="auto"/>
            <w:noWrap/>
            <w:vAlign w:val="bottom"/>
            <w:hideMark/>
          </w:tcPr>
          <w:p w14:paraId="70EE9784" w14:textId="77777777" w:rsidR="00496C88" w:rsidRPr="00496C88" w:rsidRDefault="00496C88" w:rsidP="00496C88">
            <w:pPr>
              <w:spacing w:line="240" w:lineRule="auto"/>
              <w:jc w:val="center"/>
              <w:rPr>
                <w:rFonts w:eastAsia="Times New Roman"/>
              </w:rPr>
            </w:pPr>
            <w:r w:rsidRPr="00496C88">
              <w:rPr>
                <w:rFonts w:eastAsia="Times New Roman"/>
              </w:rPr>
              <w:t>4</w:t>
            </w:r>
          </w:p>
        </w:tc>
        <w:tc>
          <w:tcPr>
            <w:tcW w:w="670" w:type="dxa"/>
            <w:shd w:val="clear" w:color="auto" w:fill="auto"/>
            <w:noWrap/>
            <w:vAlign w:val="bottom"/>
            <w:hideMark/>
          </w:tcPr>
          <w:p w14:paraId="0C3795E6" w14:textId="77777777" w:rsidR="00496C88" w:rsidRPr="00496C88" w:rsidRDefault="00496C88" w:rsidP="00496C88">
            <w:pPr>
              <w:spacing w:line="240" w:lineRule="auto"/>
              <w:jc w:val="center"/>
              <w:rPr>
                <w:rFonts w:eastAsia="Times New Roman"/>
              </w:rPr>
            </w:pPr>
            <w:r w:rsidRPr="00496C88">
              <w:rPr>
                <w:rFonts w:eastAsia="Times New Roman"/>
              </w:rPr>
              <w:t>1</w:t>
            </w:r>
          </w:p>
        </w:tc>
        <w:tc>
          <w:tcPr>
            <w:tcW w:w="868" w:type="dxa"/>
            <w:shd w:val="clear" w:color="auto" w:fill="auto"/>
            <w:noWrap/>
            <w:vAlign w:val="bottom"/>
            <w:hideMark/>
          </w:tcPr>
          <w:p w14:paraId="4B7E3E3E" w14:textId="77777777" w:rsidR="00496C88" w:rsidRPr="00496C88" w:rsidRDefault="00496C88" w:rsidP="00496C88">
            <w:pPr>
              <w:spacing w:line="240" w:lineRule="auto"/>
              <w:jc w:val="center"/>
              <w:rPr>
                <w:rFonts w:eastAsia="Times New Roman"/>
              </w:rPr>
            </w:pPr>
            <w:r w:rsidRPr="00496C88">
              <w:rPr>
                <w:rFonts w:eastAsia="Times New Roman"/>
              </w:rPr>
              <w:t>2</w:t>
            </w:r>
          </w:p>
        </w:tc>
      </w:tr>
      <w:tr w:rsidR="00A248C8" w:rsidRPr="00A248C8" w14:paraId="5D7E9836" w14:textId="77777777" w:rsidTr="00496C88">
        <w:trPr>
          <w:trHeight w:val="292"/>
        </w:trPr>
        <w:tc>
          <w:tcPr>
            <w:tcW w:w="1323" w:type="dxa"/>
            <w:shd w:val="clear" w:color="auto" w:fill="auto"/>
            <w:noWrap/>
            <w:vAlign w:val="bottom"/>
            <w:hideMark/>
          </w:tcPr>
          <w:p w14:paraId="797C0B45" w14:textId="77777777" w:rsidR="00496C88" w:rsidRPr="00496C88" w:rsidRDefault="00496C88" w:rsidP="00496C88">
            <w:pPr>
              <w:spacing w:line="240" w:lineRule="auto"/>
              <w:jc w:val="left"/>
              <w:rPr>
                <w:rFonts w:eastAsia="Times New Roman"/>
              </w:rPr>
            </w:pPr>
            <w:r w:rsidRPr="00496C88">
              <w:rPr>
                <w:rFonts w:eastAsia="Times New Roman"/>
              </w:rPr>
              <w:t>Major</w:t>
            </w:r>
          </w:p>
        </w:tc>
        <w:tc>
          <w:tcPr>
            <w:tcW w:w="670" w:type="dxa"/>
            <w:shd w:val="clear" w:color="auto" w:fill="auto"/>
            <w:noWrap/>
            <w:vAlign w:val="bottom"/>
            <w:hideMark/>
          </w:tcPr>
          <w:p w14:paraId="26C95273" w14:textId="77777777" w:rsidR="00496C88" w:rsidRPr="00496C88" w:rsidRDefault="00496C88" w:rsidP="00496C88">
            <w:pPr>
              <w:spacing w:line="240" w:lineRule="auto"/>
              <w:jc w:val="center"/>
              <w:rPr>
                <w:rFonts w:eastAsia="Times New Roman"/>
              </w:rPr>
            </w:pPr>
            <w:r w:rsidRPr="00496C88">
              <w:rPr>
                <w:rFonts w:eastAsia="Times New Roman"/>
              </w:rPr>
              <w:t>7</w:t>
            </w:r>
          </w:p>
        </w:tc>
        <w:tc>
          <w:tcPr>
            <w:tcW w:w="868" w:type="dxa"/>
            <w:shd w:val="clear" w:color="auto" w:fill="auto"/>
            <w:noWrap/>
            <w:vAlign w:val="bottom"/>
            <w:hideMark/>
          </w:tcPr>
          <w:p w14:paraId="146CCD56" w14:textId="77777777" w:rsidR="00496C88" w:rsidRPr="00496C88" w:rsidRDefault="00496C88" w:rsidP="00496C88">
            <w:pPr>
              <w:spacing w:line="240" w:lineRule="auto"/>
              <w:jc w:val="center"/>
              <w:rPr>
                <w:rFonts w:eastAsia="Times New Roman"/>
              </w:rPr>
            </w:pPr>
            <w:r w:rsidRPr="00496C88">
              <w:rPr>
                <w:rFonts w:eastAsia="Times New Roman"/>
              </w:rPr>
              <w:t>3</w:t>
            </w:r>
          </w:p>
        </w:tc>
        <w:tc>
          <w:tcPr>
            <w:tcW w:w="670" w:type="dxa"/>
            <w:shd w:val="clear" w:color="auto" w:fill="auto"/>
            <w:noWrap/>
            <w:vAlign w:val="bottom"/>
            <w:hideMark/>
          </w:tcPr>
          <w:p w14:paraId="2D0E21A1" w14:textId="77777777" w:rsidR="00496C88" w:rsidRPr="00496C88" w:rsidRDefault="00496C88" w:rsidP="00496C88">
            <w:pPr>
              <w:spacing w:line="240" w:lineRule="auto"/>
              <w:jc w:val="center"/>
              <w:rPr>
                <w:rFonts w:eastAsia="Times New Roman"/>
              </w:rPr>
            </w:pPr>
            <w:r w:rsidRPr="00496C88">
              <w:rPr>
                <w:rFonts w:eastAsia="Times New Roman"/>
              </w:rPr>
              <w:t>2</w:t>
            </w:r>
          </w:p>
        </w:tc>
        <w:tc>
          <w:tcPr>
            <w:tcW w:w="868" w:type="dxa"/>
            <w:shd w:val="clear" w:color="auto" w:fill="auto"/>
            <w:noWrap/>
            <w:vAlign w:val="bottom"/>
            <w:hideMark/>
          </w:tcPr>
          <w:p w14:paraId="122CD89C" w14:textId="77777777" w:rsidR="00496C88" w:rsidRPr="00496C88" w:rsidRDefault="00496C88" w:rsidP="00496C88">
            <w:pPr>
              <w:spacing w:line="240" w:lineRule="auto"/>
              <w:jc w:val="center"/>
              <w:rPr>
                <w:rFonts w:eastAsia="Times New Roman"/>
              </w:rPr>
            </w:pPr>
            <w:r w:rsidRPr="00496C88">
              <w:rPr>
                <w:rFonts w:eastAsia="Times New Roman"/>
              </w:rPr>
              <w:t>2</w:t>
            </w:r>
          </w:p>
        </w:tc>
      </w:tr>
    </w:tbl>
    <w:p w14:paraId="45ABF49F" w14:textId="24486B81" w:rsidR="00083D22" w:rsidRPr="00A248C8" w:rsidRDefault="00083D22">
      <w:pPr>
        <w:spacing w:line="240" w:lineRule="auto"/>
        <w:rPr>
          <w:i/>
          <w:sz w:val="18"/>
          <w:szCs w:val="18"/>
        </w:rPr>
      </w:pPr>
    </w:p>
    <w:p w14:paraId="20E40EC5" w14:textId="77777777" w:rsidR="00083D22" w:rsidRDefault="00083D22">
      <w:pPr>
        <w:spacing w:line="240" w:lineRule="auto"/>
        <w:rPr>
          <w:i/>
          <w:sz w:val="18"/>
          <w:szCs w:val="18"/>
        </w:rPr>
      </w:pPr>
      <w:bookmarkStart w:id="7" w:name="_zc7jwaufgbii" w:colFirst="0" w:colLast="0"/>
      <w:bookmarkStart w:id="8" w:name="_7wfzpaz8qrhs" w:colFirst="0" w:colLast="0"/>
      <w:bookmarkEnd w:id="7"/>
      <w:bookmarkEnd w:id="8"/>
    </w:p>
    <w:p w14:paraId="620F215B" w14:textId="77777777" w:rsidR="00955380" w:rsidRDefault="00955380">
      <w:pPr>
        <w:spacing w:line="240" w:lineRule="auto"/>
        <w:rPr>
          <w:i/>
          <w:sz w:val="18"/>
          <w:szCs w:val="18"/>
        </w:rPr>
      </w:pPr>
    </w:p>
    <w:p w14:paraId="2BE9ED6A" w14:textId="77777777" w:rsidR="00955380" w:rsidRDefault="00955380">
      <w:pPr>
        <w:spacing w:line="240" w:lineRule="auto"/>
        <w:rPr>
          <w:i/>
          <w:sz w:val="18"/>
          <w:szCs w:val="18"/>
        </w:rPr>
      </w:pPr>
    </w:p>
    <w:p w14:paraId="3A390774" w14:textId="77777777" w:rsidR="00955380" w:rsidRDefault="00955380">
      <w:pPr>
        <w:spacing w:line="240" w:lineRule="auto"/>
        <w:rPr>
          <w:i/>
          <w:sz w:val="18"/>
          <w:szCs w:val="18"/>
        </w:rPr>
      </w:pPr>
    </w:p>
    <w:p w14:paraId="7A26B0C5" w14:textId="77777777" w:rsidR="00955380" w:rsidRDefault="00955380">
      <w:pPr>
        <w:spacing w:line="240" w:lineRule="auto"/>
        <w:rPr>
          <w:i/>
          <w:sz w:val="18"/>
          <w:szCs w:val="18"/>
        </w:rPr>
      </w:pPr>
    </w:p>
    <w:p w14:paraId="0EF8F75B" w14:textId="77777777" w:rsidR="00955380" w:rsidRDefault="00955380">
      <w:pPr>
        <w:spacing w:line="240" w:lineRule="auto"/>
        <w:rPr>
          <w:i/>
          <w:sz w:val="18"/>
          <w:szCs w:val="18"/>
        </w:rPr>
      </w:pPr>
    </w:p>
    <w:p w14:paraId="3503A9AD" w14:textId="77777777" w:rsidR="00955380" w:rsidRDefault="00955380">
      <w:pPr>
        <w:spacing w:line="240" w:lineRule="auto"/>
        <w:rPr>
          <w:i/>
          <w:sz w:val="18"/>
          <w:szCs w:val="18"/>
        </w:rPr>
      </w:pPr>
    </w:p>
    <w:p w14:paraId="2265D498" w14:textId="77777777" w:rsidR="00955380" w:rsidRDefault="00955380">
      <w:pPr>
        <w:spacing w:line="240" w:lineRule="auto"/>
        <w:rPr>
          <w:i/>
          <w:sz w:val="18"/>
          <w:szCs w:val="18"/>
        </w:rPr>
      </w:pPr>
    </w:p>
    <w:p w14:paraId="625A13F5" w14:textId="77777777" w:rsidR="00530471" w:rsidRDefault="00530471">
      <w:pPr>
        <w:spacing w:line="240" w:lineRule="auto"/>
        <w:rPr>
          <w:i/>
          <w:sz w:val="18"/>
          <w:szCs w:val="18"/>
        </w:rPr>
        <w:sectPr w:rsidR="00530471">
          <w:pgSz w:w="11906" w:h="16838"/>
          <w:pgMar w:top="1440" w:right="1440" w:bottom="1440" w:left="1440" w:header="708" w:footer="708" w:gutter="0"/>
          <w:cols w:space="720"/>
        </w:sectPr>
      </w:pPr>
    </w:p>
    <w:p w14:paraId="60B91DA2" w14:textId="67814D04" w:rsidR="00530471" w:rsidRPr="00A248C8" w:rsidRDefault="00530471" w:rsidP="00530471">
      <w:pPr>
        <w:spacing w:line="240" w:lineRule="auto"/>
        <w:rPr>
          <w:i/>
          <w:sz w:val="18"/>
          <w:szCs w:val="18"/>
        </w:rPr>
      </w:pPr>
      <w:r w:rsidRPr="00A248C8">
        <w:rPr>
          <w:i/>
          <w:sz w:val="18"/>
          <w:szCs w:val="18"/>
        </w:rPr>
        <w:lastRenderedPageBreak/>
        <w:t>Table S</w:t>
      </w:r>
      <w:r>
        <w:rPr>
          <w:i/>
          <w:sz w:val="18"/>
          <w:szCs w:val="18"/>
        </w:rPr>
        <w:t>4</w:t>
      </w:r>
      <w:r w:rsidRPr="00A248C8">
        <w:rPr>
          <w:i/>
          <w:sz w:val="18"/>
          <w:szCs w:val="18"/>
        </w:rPr>
        <w:t xml:space="preserve">. </w:t>
      </w:r>
      <w:r>
        <w:rPr>
          <w:i/>
          <w:sz w:val="18"/>
          <w:szCs w:val="18"/>
        </w:rPr>
        <w:t>Top ranked models examining drivers of d</w:t>
      </w:r>
      <w:r w:rsidRPr="00530471">
        <w:rPr>
          <w:i/>
          <w:sz w:val="18"/>
          <w:szCs w:val="18"/>
        </w:rPr>
        <w:t xml:space="preserve">aily distance moved </w:t>
      </w:r>
      <w:r>
        <w:rPr>
          <w:i/>
          <w:sz w:val="18"/>
          <w:szCs w:val="18"/>
        </w:rPr>
        <w:t xml:space="preserve">by koalas </w:t>
      </w:r>
      <w:r w:rsidRPr="00530471">
        <w:rPr>
          <w:i/>
          <w:sz w:val="18"/>
          <w:szCs w:val="18"/>
        </w:rPr>
        <w:t xml:space="preserve">in </w:t>
      </w:r>
      <w:r>
        <w:rPr>
          <w:i/>
          <w:sz w:val="18"/>
          <w:szCs w:val="18"/>
        </w:rPr>
        <w:t xml:space="preserve">the </w:t>
      </w:r>
      <w:r w:rsidRPr="00530471">
        <w:rPr>
          <w:i/>
          <w:sz w:val="18"/>
          <w:szCs w:val="18"/>
        </w:rPr>
        <w:t xml:space="preserve">first 30 days </w:t>
      </w:r>
      <w:r>
        <w:rPr>
          <w:i/>
          <w:sz w:val="18"/>
          <w:szCs w:val="18"/>
        </w:rPr>
        <w:t>following release. All models were family Gamma (log = link) and included koala ID as a random variable.</w:t>
      </w:r>
    </w:p>
    <w:tbl>
      <w:tblPr>
        <w:tblW w:w="10632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7371"/>
        <w:gridCol w:w="404"/>
        <w:gridCol w:w="1014"/>
        <w:gridCol w:w="1053"/>
        <w:gridCol w:w="790"/>
      </w:tblGrid>
      <w:tr w:rsidR="00B62DE3" w:rsidRPr="00530471" w14:paraId="64113773" w14:textId="77777777" w:rsidTr="00B62DE3">
        <w:trPr>
          <w:trHeight w:val="292"/>
        </w:trPr>
        <w:tc>
          <w:tcPr>
            <w:tcW w:w="7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5F817" w14:textId="0D3FDF1C" w:rsidR="00530471" w:rsidRPr="00530471" w:rsidRDefault="00530471" w:rsidP="00530471">
            <w:pPr>
              <w:spacing w:line="240" w:lineRule="auto"/>
              <w:jc w:val="left"/>
              <w:rPr>
                <w:rFonts w:eastAsia="Times New Roman"/>
                <w:b/>
                <w:bCs/>
                <w:color w:val="000000"/>
              </w:rPr>
            </w:pPr>
            <w:r w:rsidRPr="00530471">
              <w:rPr>
                <w:rFonts w:eastAsia="Times New Roman"/>
                <w:b/>
                <w:bCs/>
                <w:color w:val="000000"/>
              </w:rPr>
              <w:t>Daily distance moved in first 30 days ~</w:t>
            </w:r>
          </w:p>
        </w:tc>
        <w:tc>
          <w:tcPr>
            <w:tcW w:w="4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B3EF6" w14:textId="77777777" w:rsidR="00530471" w:rsidRPr="00530471" w:rsidRDefault="00530471" w:rsidP="00530471">
            <w:pPr>
              <w:spacing w:line="240" w:lineRule="auto"/>
              <w:jc w:val="left"/>
              <w:rPr>
                <w:rFonts w:eastAsia="Times New Roman"/>
                <w:b/>
                <w:bCs/>
                <w:color w:val="000000"/>
              </w:rPr>
            </w:pPr>
            <w:proofErr w:type="spellStart"/>
            <w:r w:rsidRPr="00530471">
              <w:rPr>
                <w:rFonts w:eastAsia="Times New Roman"/>
                <w:b/>
                <w:bCs/>
                <w:color w:val="000000"/>
              </w:rPr>
              <w:t>df</w:t>
            </w:r>
            <w:proofErr w:type="spellEnd"/>
          </w:p>
        </w:tc>
        <w:tc>
          <w:tcPr>
            <w:tcW w:w="101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B041D" w14:textId="77777777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proofErr w:type="spellStart"/>
            <w:r w:rsidRPr="00530471">
              <w:rPr>
                <w:rFonts w:eastAsia="Times New Roman"/>
                <w:b/>
                <w:bCs/>
                <w:color w:val="000000"/>
              </w:rPr>
              <w:t>logLik</w:t>
            </w:r>
            <w:proofErr w:type="spellEnd"/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98E7A" w14:textId="77777777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proofErr w:type="spellStart"/>
            <w:r w:rsidRPr="00530471">
              <w:rPr>
                <w:rFonts w:eastAsia="Times New Roman"/>
                <w:b/>
                <w:bCs/>
                <w:color w:val="000000"/>
              </w:rPr>
              <w:t>AICc</w:t>
            </w:r>
            <w:proofErr w:type="spellEnd"/>
          </w:p>
        </w:tc>
        <w:tc>
          <w:tcPr>
            <w:tcW w:w="7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BA2CC" w14:textId="0DF52DD6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proofErr w:type="spellStart"/>
            <w:r w:rsidRPr="00530471">
              <w:rPr>
                <w:rFonts w:eastAsia="Times New Roman"/>
                <w:b/>
                <w:bCs/>
                <w:color w:val="000000"/>
              </w:rPr>
              <w:t>ΔAICc</w:t>
            </w:r>
            <w:proofErr w:type="spellEnd"/>
          </w:p>
        </w:tc>
      </w:tr>
      <w:tr w:rsidR="00B62DE3" w:rsidRPr="00530471" w14:paraId="4934EDA3" w14:textId="77777777" w:rsidTr="00B62DE3">
        <w:trPr>
          <w:trHeight w:val="292"/>
        </w:trPr>
        <w:tc>
          <w:tcPr>
            <w:tcW w:w="737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915F1" w14:textId="3DB11CE2" w:rsidR="00530471" w:rsidRPr="00530471" w:rsidRDefault="00530471" w:rsidP="00530471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proofErr w:type="gramStart"/>
            <w:r w:rsidRPr="00530471">
              <w:rPr>
                <w:rFonts w:eastAsia="Times New Roman"/>
                <w:color w:val="000000"/>
              </w:rPr>
              <w:t>poly(</w:t>
            </w:r>
            <w:proofErr w:type="spellStart"/>
            <w:proofErr w:type="gramEnd"/>
            <w:r w:rsidRPr="00530471">
              <w:rPr>
                <w:rFonts w:eastAsia="Times New Roman"/>
                <w:color w:val="000000"/>
              </w:rPr>
              <w:t>DaysSinceRelease</w:t>
            </w:r>
            <w:proofErr w:type="spellEnd"/>
            <w:r w:rsidRPr="00530471">
              <w:rPr>
                <w:rFonts w:eastAsia="Times New Roman"/>
                <w:color w:val="000000"/>
              </w:rPr>
              <w:t xml:space="preserve">, 2) + </w:t>
            </w:r>
            <w:proofErr w:type="spellStart"/>
            <w:r w:rsidRPr="00530471">
              <w:rPr>
                <w:rFonts w:eastAsia="Times New Roman"/>
                <w:color w:val="000000"/>
              </w:rPr>
              <w:t>LogDistanceBetweenCaptureReleases</w:t>
            </w:r>
            <w:proofErr w:type="spellEnd"/>
          </w:p>
        </w:tc>
        <w:tc>
          <w:tcPr>
            <w:tcW w:w="4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B65E3" w14:textId="77777777" w:rsidR="00530471" w:rsidRPr="00530471" w:rsidRDefault="00530471" w:rsidP="00530471">
            <w:pPr>
              <w:spacing w:line="240" w:lineRule="auto"/>
              <w:jc w:val="right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6</w:t>
            </w:r>
          </w:p>
        </w:tc>
        <w:tc>
          <w:tcPr>
            <w:tcW w:w="101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09D2A" w14:textId="7FB56BB1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-776.6</w:t>
            </w:r>
          </w:p>
        </w:tc>
        <w:tc>
          <w:tcPr>
            <w:tcW w:w="105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A3D16" w14:textId="1C65DB74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1565.9</w:t>
            </w:r>
          </w:p>
        </w:tc>
        <w:tc>
          <w:tcPr>
            <w:tcW w:w="79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62CE4" w14:textId="759D535C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0.00</w:t>
            </w:r>
          </w:p>
        </w:tc>
      </w:tr>
      <w:tr w:rsidR="00B62DE3" w:rsidRPr="00530471" w14:paraId="46CC142B" w14:textId="77777777" w:rsidTr="00B62DE3">
        <w:trPr>
          <w:trHeight w:val="292"/>
        </w:trPr>
        <w:tc>
          <w:tcPr>
            <w:tcW w:w="7371" w:type="dxa"/>
            <w:shd w:val="clear" w:color="auto" w:fill="auto"/>
            <w:noWrap/>
            <w:vAlign w:val="bottom"/>
            <w:hideMark/>
          </w:tcPr>
          <w:p w14:paraId="0E8D5E26" w14:textId="77777777" w:rsidR="00530471" w:rsidRPr="00530471" w:rsidRDefault="00530471" w:rsidP="00530471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proofErr w:type="gramStart"/>
            <w:r w:rsidRPr="00530471">
              <w:rPr>
                <w:rFonts w:eastAsia="Times New Roman"/>
                <w:color w:val="000000"/>
              </w:rPr>
              <w:t>poly(</w:t>
            </w:r>
            <w:proofErr w:type="spellStart"/>
            <w:proofErr w:type="gramEnd"/>
            <w:r w:rsidRPr="00530471">
              <w:rPr>
                <w:rFonts w:eastAsia="Times New Roman"/>
                <w:color w:val="000000"/>
              </w:rPr>
              <w:t>DaysSinceRelease</w:t>
            </w:r>
            <w:proofErr w:type="spellEnd"/>
            <w:r w:rsidRPr="00530471">
              <w:rPr>
                <w:rFonts w:eastAsia="Times New Roman"/>
                <w:color w:val="000000"/>
              </w:rPr>
              <w:t xml:space="preserve">, 2) + </w:t>
            </w:r>
            <w:proofErr w:type="spellStart"/>
            <w:r w:rsidRPr="00530471">
              <w:rPr>
                <w:rFonts w:eastAsia="Times New Roman"/>
                <w:color w:val="000000"/>
              </w:rPr>
              <w:t>LogDistanceBetweenCaptureReleases</w:t>
            </w:r>
            <w:proofErr w:type="spellEnd"/>
            <w:r w:rsidRPr="00530471">
              <w:rPr>
                <w:rFonts w:eastAsia="Times New Roman"/>
                <w:color w:val="000000"/>
              </w:rPr>
              <w:t xml:space="preserve"> + Age</w:t>
            </w:r>
          </w:p>
        </w:tc>
        <w:tc>
          <w:tcPr>
            <w:tcW w:w="404" w:type="dxa"/>
            <w:shd w:val="clear" w:color="auto" w:fill="auto"/>
            <w:noWrap/>
            <w:vAlign w:val="center"/>
            <w:hideMark/>
          </w:tcPr>
          <w:p w14:paraId="60617E04" w14:textId="77777777" w:rsidR="00530471" w:rsidRPr="00530471" w:rsidRDefault="00530471" w:rsidP="00530471">
            <w:pPr>
              <w:spacing w:line="240" w:lineRule="auto"/>
              <w:jc w:val="right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7</w:t>
            </w:r>
          </w:p>
        </w:tc>
        <w:tc>
          <w:tcPr>
            <w:tcW w:w="1014" w:type="dxa"/>
            <w:shd w:val="clear" w:color="auto" w:fill="auto"/>
            <w:noWrap/>
            <w:vAlign w:val="center"/>
            <w:hideMark/>
          </w:tcPr>
          <w:p w14:paraId="172C51B9" w14:textId="54F1B984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-775.</w:t>
            </w:r>
            <w:r w:rsidR="00B62DE3">
              <w:rPr>
                <w:rFonts w:eastAsia="Times New Roman"/>
                <w:color w:val="000000"/>
              </w:rPr>
              <w:t>7</w:t>
            </w:r>
          </w:p>
        </w:tc>
        <w:tc>
          <w:tcPr>
            <w:tcW w:w="1053" w:type="dxa"/>
            <w:shd w:val="clear" w:color="auto" w:fill="auto"/>
            <w:noWrap/>
            <w:vAlign w:val="center"/>
            <w:hideMark/>
          </w:tcPr>
          <w:p w14:paraId="1A47D9C3" w14:textId="3310B124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1566.</w:t>
            </w:r>
            <w:r w:rsidR="00B62DE3">
              <w:rPr>
                <w:rFonts w:eastAsia="Times New Roman"/>
                <w:color w:val="000000"/>
              </w:rPr>
              <w:t>2</w:t>
            </w:r>
          </w:p>
        </w:tc>
        <w:tc>
          <w:tcPr>
            <w:tcW w:w="790" w:type="dxa"/>
            <w:shd w:val="clear" w:color="auto" w:fill="auto"/>
            <w:noWrap/>
            <w:vAlign w:val="center"/>
            <w:hideMark/>
          </w:tcPr>
          <w:p w14:paraId="5179C01E" w14:textId="2F93EE87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0.26</w:t>
            </w:r>
          </w:p>
        </w:tc>
      </w:tr>
      <w:tr w:rsidR="00B62DE3" w:rsidRPr="00530471" w14:paraId="7A60A32B" w14:textId="77777777" w:rsidTr="00B62DE3">
        <w:trPr>
          <w:trHeight w:val="292"/>
        </w:trPr>
        <w:tc>
          <w:tcPr>
            <w:tcW w:w="7371" w:type="dxa"/>
            <w:shd w:val="clear" w:color="auto" w:fill="auto"/>
            <w:noWrap/>
            <w:vAlign w:val="bottom"/>
            <w:hideMark/>
          </w:tcPr>
          <w:p w14:paraId="1E2E8439" w14:textId="77777777" w:rsidR="00530471" w:rsidRPr="00530471" w:rsidRDefault="00530471" w:rsidP="00530471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proofErr w:type="gramStart"/>
            <w:r w:rsidRPr="00530471">
              <w:rPr>
                <w:rFonts w:eastAsia="Times New Roman"/>
                <w:color w:val="000000"/>
              </w:rPr>
              <w:t>poly(</w:t>
            </w:r>
            <w:proofErr w:type="spellStart"/>
            <w:proofErr w:type="gramEnd"/>
            <w:r w:rsidRPr="00530471">
              <w:rPr>
                <w:rFonts w:eastAsia="Times New Roman"/>
                <w:color w:val="000000"/>
              </w:rPr>
              <w:t>DaysSinceRelease</w:t>
            </w:r>
            <w:proofErr w:type="spellEnd"/>
            <w:r w:rsidRPr="00530471">
              <w:rPr>
                <w:rFonts w:eastAsia="Times New Roman"/>
                <w:color w:val="000000"/>
              </w:rPr>
              <w:t xml:space="preserve">, 2) + </w:t>
            </w:r>
            <w:proofErr w:type="spellStart"/>
            <w:r w:rsidRPr="00530471">
              <w:rPr>
                <w:rFonts w:eastAsia="Times New Roman"/>
                <w:color w:val="000000"/>
              </w:rPr>
              <w:t>LogDistanceBetweenCaptureReleases</w:t>
            </w:r>
            <w:proofErr w:type="spellEnd"/>
            <w:r w:rsidRPr="00530471">
              <w:rPr>
                <w:rFonts w:eastAsia="Times New Roman"/>
                <w:color w:val="000000"/>
              </w:rPr>
              <w:t xml:space="preserve"> + Sex</w:t>
            </w:r>
          </w:p>
        </w:tc>
        <w:tc>
          <w:tcPr>
            <w:tcW w:w="404" w:type="dxa"/>
            <w:shd w:val="clear" w:color="auto" w:fill="auto"/>
            <w:noWrap/>
            <w:vAlign w:val="center"/>
            <w:hideMark/>
          </w:tcPr>
          <w:p w14:paraId="799346EF" w14:textId="77777777" w:rsidR="00530471" w:rsidRPr="00530471" w:rsidRDefault="00530471" w:rsidP="00530471">
            <w:pPr>
              <w:spacing w:line="240" w:lineRule="auto"/>
              <w:jc w:val="right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7</w:t>
            </w:r>
          </w:p>
        </w:tc>
        <w:tc>
          <w:tcPr>
            <w:tcW w:w="1014" w:type="dxa"/>
            <w:shd w:val="clear" w:color="auto" w:fill="auto"/>
            <w:noWrap/>
            <w:vAlign w:val="center"/>
            <w:hideMark/>
          </w:tcPr>
          <w:p w14:paraId="221542ED" w14:textId="7EF15CE5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-775.9</w:t>
            </w:r>
          </w:p>
        </w:tc>
        <w:tc>
          <w:tcPr>
            <w:tcW w:w="1053" w:type="dxa"/>
            <w:shd w:val="clear" w:color="auto" w:fill="auto"/>
            <w:noWrap/>
            <w:vAlign w:val="center"/>
            <w:hideMark/>
          </w:tcPr>
          <w:p w14:paraId="24B53A91" w14:textId="27E2A4C6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1566.</w:t>
            </w:r>
            <w:r w:rsidR="00B62DE3">
              <w:rPr>
                <w:rFonts w:eastAsia="Times New Roman"/>
                <w:color w:val="000000"/>
              </w:rPr>
              <w:t>7</w:t>
            </w:r>
          </w:p>
        </w:tc>
        <w:tc>
          <w:tcPr>
            <w:tcW w:w="790" w:type="dxa"/>
            <w:shd w:val="clear" w:color="auto" w:fill="auto"/>
            <w:noWrap/>
            <w:vAlign w:val="center"/>
            <w:hideMark/>
          </w:tcPr>
          <w:p w14:paraId="5794968E" w14:textId="5638CA95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0.7</w:t>
            </w:r>
            <w:r w:rsidR="00B62DE3">
              <w:rPr>
                <w:rFonts w:eastAsia="Times New Roman"/>
                <w:color w:val="000000"/>
              </w:rPr>
              <w:t>8</w:t>
            </w:r>
          </w:p>
        </w:tc>
      </w:tr>
      <w:tr w:rsidR="00B62DE3" w:rsidRPr="00530471" w14:paraId="5A79B19D" w14:textId="77777777" w:rsidTr="00B62DE3">
        <w:trPr>
          <w:trHeight w:val="292"/>
        </w:trPr>
        <w:tc>
          <w:tcPr>
            <w:tcW w:w="7371" w:type="dxa"/>
            <w:shd w:val="clear" w:color="auto" w:fill="auto"/>
            <w:noWrap/>
            <w:vAlign w:val="bottom"/>
            <w:hideMark/>
          </w:tcPr>
          <w:p w14:paraId="6860A3CD" w14:textId="3266BC64" w:rsidR="00530471" w:rsidRPr="00530471" w:rsidRDefault="00530471" w:rsidP="00530471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proofErr w:type="gramStart"/>
            <w:r w:rsidRPr="00530471">
              <w:rPr>
                <w:rFonts w:eastAsia="Times New Roman"/>
                <w:color w:val="000000"/>
              </w:rPr>
              <w:t>poly(</w:t>
            </w:r>
            <w:proofErr w:type="spellStart"/>
            <w:proofErr w:type="gramEnd"/>
            <w:r w:rsidRPr="00530471">
              <w:rPr>
                <w:rFonts w:eastAsia="Times New Roman"/>
                <w:color w:val="000000"/>
              </w:rPr>
              <w:t>DaysSinceRelease</w:t>
            </w:r>
            <w:proofErr w:type="spellEnd"/>
            <w:r w:rsidRPr="00530471">
              <w:rPr>
                <w:rFonts w:eastAsia="Times New Roman"/>
                <w:color w:val="000000"/>
              </w:rPr>
              <w:t xml:space="preserve">, 2) + </w:t>
            </w:r>
            <w:proofErr w:type="spellStart"/>
            <w:r w:rsidRPr="00530471">
              <w:rPr>
                <w:rFonts w:eastAsia="Times New Roman"/>
                <w:color w:val="000000"/>
              </w:rPr>
              <w:t>LogDistanceBetweenCaptureReleases</w:t>
            </w:r>
            <w:proofErr w:type="spellEnd"/>
            <w:r w:rsidRPr="00530471">
              <w:rPr>
                <w:rFonts w:eastAsia="Times New Roman"/>
                <w:color w:val="000000"/>
              </w:rPr>
              <w:t xml:space="preserve"> + </w:t>
            </w:r>
            <w:proofErr w:type="spellStart"/>
            <w:r w:rsidRPr="00530471">
              <w:rPr>
                <w:rFonts w:eastAsia="Times New Roman"/>
                <w:color w:val="000000"/>
              </w:rPr>
              <w:t>Soil</w:t>
            </w:r>
            <w:r>
              <w:rPr>
                <w:rFonts w:eastAsia="Times New Roman"/>
                <w:color w:val="000000"/>
              </w:rPr>
              <w:t>D</w:t>
            </w:r>
            <w:r w:rsidRPr="00530471">
              <w:rPr>
                <w:rFonts w:eastAsia="Times New Roman"/>
                <w:color w:val="000000"/>
              </w:rPr>
              <w:t>if</w:t>
            </w:r>
            <w:r>
              <w:rPr>
                <w:rFonts w:eastAsia="Times New Roman"/>
                <w:color w:val="000000"/>
              </w:rPr>
              <w:t>f</w:t>
            </w:r>
            <w:proofErr w:type="spellEnd"/>
          </w:p>
        </w:tc>
        <w:tc>
          <w:tcPr>
            <w:tcW w:w="404" w:type="dxa"/>
            <w:shd w:val="clear" w:color="auto" w:fill="auto"/>
            <w:noWrap/>
            <w:vAlign w:val="center"/>
            <w:hideMark/>
          </w:tcPr>
          <w:p w14:paraId="5E78E0FD" w14:textId="77777777" w:rsidR="00530471" w:rsidRPr="00530471" w:rsidRDefault="00530471" w:rsidP="00530471">
            <w:pPr>
              <w:spacing w:line="240" w:lineRule="auto"/>
              <w:jc w:val="right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7</w:t>
            </w:r>
          </w:p>
        </w:tc>
        <w:tc>
          <w:tcPr>
            <w:tcW w:w="1014" w:type="dxa"/>
            <w:shd w:val="clear" w:color="auto" w:fill="auto"/>
            <w:noWrap/>
            <w:vAlign w:val="center"/>
            <w:hideMark/>
          </w:tcPr>
          <w:p w14:paraId="5E5C2ADE" w14:textId="7FA8F57D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-776.3</w:t>
            </w:r>
          </w:p>
        </w:tc>
        <w:tc>
          <w:tcPr>
            <w:tcW w:w="1053" w:type="dxa"/>
            <w:shd w:val="clear" w:color="auto" w:fill="auto"/>
            <w:noWrap/>
            <w:vAlign w:val="center"/>
            <w:hideMark/>
          </w:tcPr>
          <w:p w14:paraId="10E56224" w14:textId="46152BBB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1567.</w:t>
            </w:r>
            <w:r w:rsidR="00B62DE3">
              <w:rPr>
                <w:rFonts w:eastAsia="Times New Roman"/>
                <w:color w:val="000000"/>
              </w:rPr>
              <w:t>5</w:t>
            </w:r>
          </w:p>
        </w:tc>
        <w:tc>
          <w:tcPr>
            <w:tcW w:w="790" w:type="dxa"/>
            <w:shd w:val="clear" w:color="auto" w:fill="auto"/>
            <w:noWrap/>
            <w:vAlign w:val="center"/>
            <w:hideMark/>
          </w:tcPr>
          <w:p w14:paraId="4AF2AA3D" w14:textId="4E3E92A8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1.6</w:t>
            </w:r>
            <w:r w:rsidR="00B62DE3">
              <w:rPr>
                <w:rFonts w:eastAsia="Times New Roman"/>
                <w:color w:val="000000"/>
              </w:rPr>
              <w:t>4</w:t>
            </w:r>
          </w:p>
        </w:tc>
      </w:tr>
      <w:tr w:rsidR="00B62DE3" w:rsidRPr="00530471" w14:paraId="5E298A76" w14:textId="77777777" w:rsidTr="00B62DE3">
        <w:trPr>
          <w:trHeight w:val="292"/>
        </w:trPr>
        <w:tc>
          <w:tcPr>
            <w:tcW w:w="7371" w:type="dxa"/>
            <w:shd w:val="clear" w:color="auto" w:fill="auto"/>
            <w:noWrap/>
            <w:vAlign w:val="bottom"/>
            <w:hideMark/>
          </w:tcPr>
          <w:p w14:paraId="099FAA82" w14:textId="77777777" w:rsidR="00530471" w:rsidRPr="00530471" w:rsidRDefault="00530471" w:rsidP="00530471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proofErr w:type="gramStart"/>
            <w:r w:rsidRPr="00530471">
              <w:rPr>
                <w:rFonts w:eastAsia="Times New Roman"/>
                <w:color w:val="000000"/>
              </w:rPr>
              <w:t>poly(</w:t>
            </w:r>
            <w:proofErr w:type="spellStart"/>
            <w:proofErr w:type="gramEnd"/>
            <w:r w:rsidRPr="00530471">
              <w:rPr>
                <w:rFonts w:eastAsia="Times New Roman"/>
                <w:color w:val="000000"/>
              </w:rPr>
              <w:t>DaysSinceRelease</w:t>
            </w:r>
            <w:proofErr w:type="spellEnd"/>
            <w:r w:rsidRPr="00530471">
              <w:rPr>
                <w:rFonts w:eastAsia="Times New Roman"/>
                <w:color w:val="000000"/>
              </w:rPr>
              <w:t xml:space="preserve">, 2) + </w:t>
            </w:r>
            <w:proofErr w:type="spellStart"/>
            <w:r w:rsidRPr="00530471">
              <w:rPr>
                <w:rFonts w:eastAsia="Times New Roman"/>
                <w:color w:val="000000"/>
              </w:rPr>
              <w:t>LogDistanceBetweenCaptureReleases</w:t>
            </w:r>
            <w:proofErr w:type="spellEnd"/>
            <w:r w:rsidRPr="00530471">
              <w:rPr>
                <w:rFonts w:eastAsia="Times New Roman"/>
                <w:color w:val="000000"/>
              </w:rPr>
              <w:t>*Age</w:t>
            </w:r>
          </w:p>
        </w:tc>
        <w:tc>
          <w:tcPr>
            <w:tcW w:w="404" w:type="dxa"/>
            <w:shd w:val="clear" w:color="auto" w:fill="auto"/>
            <w:noWrap/>
            <w:vAlign w:val="center"/>
            <w:hideMark/>
          </w:tcPr>
          <w:p w14:paraId="4D5CE1DE" w14:textId="77777777" w:rsidR="00530471" w:rsidRPr="00530471" w:rsidRDefault="00530471" w:rsidP="00530471">
            <w:pPr>
              <w:spacing w:line="240" w:lineRule="auto"/>
              <w:jc w:val="right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9</w:t>
            </w:r>
          </w:p>
        </w:tc>
        <w:tc>
          <w:tcPr>
            <w:tcW w:w="1014" w:type="dxa"/>
            <w:shd w:val="clear" w:color="auto" w:fill="auto"/>
            <w:noWrap/>
            <w:vAlign w:val="center"/>
            <w:hideMark/>
          </w:tcPr>
          <w:p w14:paraId="7F51D4AA" w14:textId="6FD3FABF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-774.1</w:t>
            </w:r>
          </w:p>
        </w:tc>
        <w:tc>
          <w:tcPr>
            <w:tcW w:w="1053" w:type="dxa"/>
            <w:shd w:val="clear" w:color="auto" w:fill="auto"/>
            <w:noWrap/>
            <w:vAlign w:val="center"/>
            <w:hideMark/>
          </w:tcPr>
          <w:p w14:paraId="015887DB" w14:textId="5B7C09DF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1567.</w:t>
            </w:r>
            <w:r w:rsidR="00B62DE3">
              <w:rPr>
                <w:rFonts w:eastAsia="Times New Roman"/>
                <w:color w:val="000000"/>
              </w:rPr>
              <w:t>7</w:t>
            </w:r>
          </w:p>
        </w:tc>
        <w:tc>
          <w:tcPr>
            <w:tcW w:w="790" w:type="dxa"/>
            <w:shd w:val="clear" w:color="auto" w:fill="auto"/>
            <w:noWrap/>
            <w:vAlign w:val="center"/>
            <w:hideMark/>
          </w:tcPr>
          <w:p w14:paraId="3C60870B" w14:textId="394CC63B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1.7</w:t>
            </w:r>
            <w:r w:rsidR="00B62DE3">
              <w:rPr>
                <w:rFonts w:eastAsia="Times New Roman"/>
                <w:color w:val="000000"/>
              </w:rPr>
              <w:t>7</w:t>
            </w:r>
          </w:p>
        </w:tc>
      </w:tr>
      <w:tr w:rsidR="00B62DE3" w:rsidRPr="00530471" w14:paraId="28E00343" w14:textId="77777777" w:rsidTr="00B62DE3">
        <w:trPr>
          <w:trHeight w:val="292"/>
        </w:trPr>
        <w:tc>
          <w:tcPr>
            <w:tcW w:w="7371" w:type="dxa"/>
            <w:shd w:val="clear" w:color="auto" w:fill="auto"/>
            <w:noWrap/>
            <w:vAlign w:val="bottom"/>
            <w:hideMark/>
          </w:tcPr>
          <w:p w14:paraId="7AB1B185" w14:textId="34E0588F" w:rsidR="00530471" w:rsidRPr="00530471" w:rsidRDefault="00530471" w:rsidP="00530471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proofErr w:type="gramStart"/>
            <w:r w:rsidRPr="00530471">
              <w:rPr>
                <w:rFonts w:eastAsia="Times New Roman"/>
                <w:color w:val="000000"/>
              </w:rPr>
              <w:t>poly(</w:t>
            </w:r>
            <w:proofErr w:type="spellStart"/>
            <w:proofErr w:type="gramEnd"/>
            <w:r w:rsidRPr="00530471">
              <w:rPr>
                <w:rFonts w:eastAsia="Times New Roman"/>
                <w:color w:val="000000"/>
              </w:rPr>
              <w:t>DaysSinceRelease</w:t>
            </w:r>
            <w:proofErr w:type="spellEnd"/>
            <w:r w:rsidRPr="00530471">
              <w:rPr>
                <w:rFonts w:eastAsia="Times New Roman"/>
                <w:color w:val="000000"/>
              </w:rPr>
              <w:t xml:space="preserve">, 2) + </w:t>
            </w:r>
            <w:proofErr w:type="spellStart"/>
            <w:r w:rsidRPr="00530471">
              <w:rPr>
                <w:rFonts w:eastAsia="Times New Roman"/>
                <w:color w:val="000000"/>
              </w:rPr>
              <w:t>LogDistanceBetweenCaptureReleases</w:t>
            </w:r>
            <w:proofErr w:type="spellEnd"/>
            <w:r w:rsidRPr="00530471">
              <w:rPr>
                <w:rFonts w:eastAsia="Times New Roman"/>
                <w:color w:val="000000"/>
              </w:rPr>
              <w:t xml:space="preserve"> + </w:t>
            </w:r>
            <w:proofErr w:type="spellStart"/>
            <w:r w:rsidRPr="00530471">
              <w:rPr>
                <w:rFonts w:eastAsia="Times New Roman"/>
                <w:color w:val="000000"/>
              </w:rPr>
              <w:t>Veg</w:t>
            </w:r>
            <w:r>
              <w:rPr>
                <w:rFonts w:eastAsia="Times New Roman"/>
                <w:color w:val="000000"/>
              </w:rPr>
              <w:t>D</w:t>
            </w:r>
            <w:r w:rsidRPr="00530471">
              <w:rPr>
                <w:rFonts w:eastAsia="Times New Roman"/>
                <w:color w:val="000000"/>
              </w:rPr>
              <w:t>if</w:t>
            </w:r>
            <w:r>
              <w:rPr>
                <w:rFonts w:eastAsia="Times New Roman"/>
                <w:color w:val="000000"/>
              </w:rPr>
              <w:t>f</w:t>
            </w:r>
            <w:proofErr w:type="spellEnd"/>
          </w:p>
        </w:tc>
        <w:tc>
          <w:tcPr>
            <w:tcW w:w="404" w:type="dxa"/>
            <w:shd w:val="clear" w:color="auto" w:fill="auto"/>
            <w:noWrap/>
            <w:vAlign w:val="center"/>
            <w:hideMark/>
          </w:tcPr>
          <w:p w14:paraId="0DF447A9" w14:textId="77777777" w:rsidR="00530471" w:rsidRPr="00530471" w:rsidRDefault="00530471" w:rsidP="00530471">
            <w:pPr>
              <w:spacing w:line="240" w:lineRule="auto"/>
              <w:jc w:val="right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7</w:t>
            </w:r>
          </w:p>
        </w:tc>
        <w:tc>
          <w:tcPr>
            <w:tcW w:w="1014" w:type="dxa"/>
            <w:shd w:val="clear" w:color="auto" w:fill="auto"/>
            <w:noWrap/>
            <w:vAlign w:val="center"/>
            <w:hideMark/>
          </w:tcPr>
          <w:p w14:paraId="6F6DDA1C" w14:textId="5418D214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-776.</w:t>
            </w:r>
            <w:r w:rsidR="00B62DE3">
              <w:rPr>
                <w:rFonts w:eastAsia="Times New Roman"/>
                <w:color w:val="000000"/>
              </w:rPr>
              <w:t>5</w:t>
            </w:r>
          </w:p>
        </w:tc>
        <w:tc>
          <w:tcPr>
            <w:tcW w:w="1053" w:type="dxa"/>
            <w:shd w:val="clear" w:color="auto" w:fill="auto"/>
            <w:noWrap/>
            <w:vAlign w:val="center"/>
            <w:hideMark/>
          </w:tcPr>
          <w:p w14:paraId="64555B75" w14:textId="22C67355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1567.</w:t>
            </w:r>
            <w:r w:rsidR="00B62DE3">
              <w:rPr>
                <w:rFonts w:eastAsia="Times New Roman"/>
                <w:color w:val="000000"/>
              </w:rPr>
              <w:t>8</w:t>
            </w:r>
          </w:p>
        </w:tc>
        <w:tc>
          <w:tcPr>
            <w:tcW w:w="790" w:type="dxa"/>
            <w:shd w:val="clear" w:color="auto" w:fill="auto"/>
            <w:noWrap/>
            <w:vAlign w:val="center"/>
            <w:hideMark/>
          </w:tcPr>
          <w:p w14:paraId="39A277F0" w14:textId="1DE6E01E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1.8</w:t>
            </w:r>
            <w:r w:rsidR="00B62DE3">
              <w:rPr>
                <w:rFonts w:eastAsia="Times New Roman"/>
                <w:color w:val="000000"/>
              </w:rPr>
              <w:t>6</w:t>
            </w:r>
          </w:p>
        </w:tc>
      </w:tr>
      <w:tr w:rsidR="00B62DE3" w:rsidRPr="00530471" w14:paraId="46A112DC" w14:textId="77777777" w:rsidTr="00B62DE3">
        <w:trPr>
          <w:trHeight w:val="292"/>
        </w:trPr>
        <w:tc>
          <w:tcPr>
            <w:tcW w:w="7371" w:type="dxa"/>
            <w:shd w:val="clear" w:color="auto" w:fill="auto"/>
            <w:noWrap/>
            <w:vAlign w:val="bottom"/>
            <w:hideMark/>
          </w:tcPr>
          <w:p w14:paraId="34E9E959" w14:textId="77777777" w:rsidR="00530471" w:rsidRPr="00530471" w:rsidRDefault="00530471" w:rsidP="00530471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proofErr w:type="gramStart"/>
            <w:r w:rsidRPr="00530471">
              <w:rPr>
                <w:rFonts w:eastAsia="Times New Roman"/>
                <w:color w:val="000000"/>
              </w:rPr>
              <w:t>poly(</w:t>
            </w:r>
            <w:proofErr w:type="spellStart"/>
            <w:proofErr w:type="gramEnd"/>
            <w:r w:rsidRPr="00530471">
              <w:rPr>
                <w:rFonts w:eastAsia="Times New Roman"/>
                <w:color w:val="000000"/>
              </w:rPr>
              <w:t>DaysSinceRelease</w:t>
            </w:r>
            <w:proofErr w:type="spellEnd"/>
            <w:r w:rsidRPr="00530471">
              <w:rPr>
                <w:rFonts w:eastAsia="Times New Roman"/>
                <w:color w:val="000000"/>
              </w:rPr>
              <w:t xml:space="preserve">, 2) + </w:t>
            </w:r>
            <w:proofErr w:type="spellStart"/>
            <w:r w:rsidRPr="00530471">
              <w:rPr>
                <w:rFonts w:eastAsia="Times New Roman"/>
                <w:color w:val="000000"/>
              </w:rPr>
              <w:t>LogDistanceBetweenCaptureReleases</w:t>
            </w:r>
            <w:proofErr w:type="spellEnd"/>
            <w:r w:rsidRPr="00530471">
              <w:rPr>
                <w:rFonts w:eastAsia="Times New Roman"/>
                <w:color w:val="000000"/>
              </w:rPr>
              <w:t xml:space="preserve"> + Age + Sex</w:t>
            </w:r>
          </w:p>
        </w:tc>
        <w:tc>
          <w:tcPr>
            <w:tcW w:w="404" w:type="dxa"/>
            <w:shd w:val="clear" w:color="auto" w:fill="auto"/>
            <w:noWrap/>
            <w:vAlign w:val="center"/>
            <w:hideMark/>
          </w:tcPr>
          <w:p w14:paraId="0CA9C42A" w14:textId="77777777" w:rsidR="00530471" w:rsidRPr="00530471" w:rsidRDefault="00530471" w:rsidP="00530471">
            <w:pPr>
              <w:spacing w:line="240" w:lineRule="auto"/>
              <w:jc w:val="right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8</w:t>
            </w:r>
          </w:p>
        </w:tc>
        <w:tc>
          <w:tcPr>
            <w:tcW w:w="1014" w:type="dxa"/>
            <w:shd w:val="clear" w:color="auto" w:fill="auto"/>
            <w:noWrap/>
            <w:vAlign w:val="center"/>
            <w:hideMark/>
          </w:tcPr>
          <w:p w14:paraId="67D74803" w14:textId="7FE454FC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-775.</w:t>
            </w:r>
            <w:r w:rsidR="00B62DE3">
              <w:rPr>
                <w:rFonts w:eastAsia="Times New Roman"/>
                <w:color w:val="000000"/>
              </w:rPr>
              <w:t>4</w:t>
            </w:r>
          </w:p>
        </w:tc>
        <w:tc>
          <w:tcPr>
            <w:tcW w:w="1053" w:type="dxa"/>
            <w:shd w:val="clear" w:color="auto" w:fill="auto"/>
            <w:noWrap/>
            <w:vAlign w:val="center"/>
            <w:hideMark/>
          </w:tcPr>
          <w:p w14:paraId="48F2833D" w14:textId="5B69C4CB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1567.8</w:t>
            </w:r>
          </w:p>
        </w:tc>
        <w:tc>
          <w:tcPr>
            <w:tcW w:w="790" w:type="dxa"/>
            <w:shd w:val="clear" w:color="auto" w:fill="auto"/>
            <w:noWrap/>
            <w:vAlign w:val="center"/>
            <w:hideMark/>
          </w:tcPr>
          <w:p w14:paraId="1AA1A76F" w14:textId="7D97F99D" w:rsidR="00530471" w:rsidRPr="00530471" w:rsidRDefault="00530471" w:rsidP="00530471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530471">
              <w:rPr>
                <w:rFonts w:eastAsia="Times New Roman"/>
                <w:color w:val="000000"/>
              </w:rPr>
              <w:t>1.9</w:t>
            </w:r>
            <w:r w:rsidR="00B62DE3">
              <w:rPr>
                <w:rFonts w:eastAsia="Times New Roman"/>
                <w:color w:val="000000"/>
              </w:rPr>
              <w:t>2</w:t>
            </w:r>
          </w:p>
        </w:tc>
      </w:tr>
    </w:tbl>
    <w:p w14:paraId="24CB1F68" w14:textId="77777777" w:rsidR="00955380" w:rsidRDefault="00955380">
      <w:pPr>
        <w:spacing w:line="240" w:lineRule="auto"/>
        <w:rPr>
          <w:i/>
          <w:sz w:val="18"/>
          <w:szCs w:val="18"/>
        </w:rPr>
      </w:pPr>
    </w:p>
    <w:p w14:paraId="0FF7866A" w14:textId="1ADF66C6" w:rsidR="00955380" w:rsidRDefault="00955380">
      <w:pPr>
        <w:spacing w:line="240" w:lineRule="auto"/>
        <w:rPr>
          <w:i/>
          <w:sz w:val="18"/>
          <w:szCs w:val="18"/>
        </w:rPr>
      </w:pPr>
    </w:p>
    <w:p w14:paraId="07767068" w14:textId="77777777" w:rsidR="00E41C77" w:rsidRDefault="00E41C77">
      <w:pPr>
        <w:spacing w:line="240" w:lineRule="auto"/>
        <w:rPr>
          <w:i/>
          <w:sz w:val="18"/>
          <w:szCs w:val="18"/>
        </w:rPr>
      </w:pPr>
    </w:p>
    <w:p w14:paraId="25EC47F5" w14:textId="34D01BB8" w:rsidR="00530471" w:rsidRPr="00A248C8" w:rsidRDefault="00530471" w:rsidP="00530471">
      <w:pPr>
        <w:spacing w:line="240" w:lineRule="auto"/>
        <w:rPr>
          <w:i/>
          <w:sz w:val="18"/>
          <w:szCs w:val="18"/>
        </w:rPr>
      </w:pPr>
      <w:r w:rsidRPr="00A248C8">
        <w:rPr>
          <w:i/>
          <w:sz w:val="18"/>
          <w:szCs w:val="18"/>
        </w:rPr>
        <w:t>Table S</w:t>
      </w:r>
      <w:r w:rsidR="00E41C77">
        <w:rPr>
          <w:i/>
          <w:sz w:val="18"/>
          <w:szCs w:val="18"/>
        </w:rPr>
        <w:t>5</w:t>
      </w:r>
      <w:r w:rsidRPr="00A248C8">
        <w:rPr>
          <w:i/>
          <w:sz w:val="18"/>
          <w:szCs w:val="18"/>
        </w:rPr>
        <w:t xml:space="preserve">. </w:t>
      </w:r>
      <w:r>
        <w:rPr>
          <w:i/>
          <w:sz w:val="18"/>
          <w:szCs w:val="18"/>
        </w:rPr>
        <w:t xml:space="preserve">Top ranked models examining drivers of the maximum distance koalas were from their release site </w:t>
      </w:r>
      <w:r w:rsidRPr="00530471">
        <w:rPr>
          <w:i/>
          <w:sz w:val="18"/>
          <w:szCs w:val="18"/>
        </w:rPr>
        <w:t xml:space="preserve">in </w:t>
      </w:r>
      <w:r>
        <w:rPr>
          <w:i/>
          <w:sz w:val="18"/>
          <w:szCs w:val="18"/>
        </w:rPr>
        <w:t xml:space="preserve">the </w:t>
      </w:r>
      <w:r w:rsidRPr="00530471">
        <w:rPr>
          <w:i/>
          <w:sz w:val="18"/>
          <w:szCs w:val="18"/>
        </w:rPr>
        <w:t xml:space="preserve">first 30 days </w:t>
      </w:r>
      <w:r>
        <w:rPr>
          <w:i/>
          <w:sz w:val="18"/>
          <w:szCs w:val="18"/>
        </w:rPr>
        <w:t xml:space="preserve">following release. </w:t>
      </w:r>
    </w:p>
    <w:tbl>
      <w:tblPr>
        <w:tblW w:w="10716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7371"/>
        <w:gridCol w:w="426"/>
        <w:gridCol w:w="971"/>
        <w:gridCol w:w="1097"/>
        <w:gridCol w:w="851"/>
      </w:tblGrid>
      <w:tr w:rsidR="00B62DE3" w:rsidRPr="00530471" w14:paraId="7AF2D472" w14:textId="77777777" w:rsidTr="00B62DE3">
        <w:trPr>
          <w:trHeight w:val="292"/>
        </w:trPr>
        <w:tc>
          <w:tcPr>
            <w:tcW w:w="7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1455D" w14:textId="76E99082" w:rsidR="00530471" w:rsidRPr="00530471" w:rsidRDefault="00530471" w:rsidP="004455A5">
            <w:pPr>
              <w:spacing w:line="240" w:lineRule="auto"/>
              <w:jc w:val="left"/>
              <w:rPr>
                <w:rFonts w:eastAsia="Times New Roman"/>
                <w:b/>
                <w:bCs/>
                <w:color w:val="000000"/>
              </w:rPr>
            </w:pPr>
            <w:r w:rsidRPr="00530471">
              <w:rPr>
                <w:rFonts w:eastAsia="Times New Roman"/>
                <w:b/>
                <w:bCs/>
                <w:color w:val="000000"/>
              </w:rPr>
              <w:t>Maximum distance from release site in first 30 days ~</w:t>
            </w:r>
          </w:p>
        </w:tc>
        <w:tc>
          <w:tcPr>
            <w:tcW w:w="4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EE5F1" w14:textId="77777777" w:rsidR="00530471" w:rsidRPr="00530471" w:rsidRDefault="00530471" w:rsidP="004455A5">
            <w:pPr>
              <w:spacing w:line="240" w:lineRule="auto"/>
              <w:jc w:val="left"/>
              <w:rPr>
                <w:rFonts w:eastAsia="Times New Roman"/>
                <w:b/>
                <w:bCs/>
                <w:color w:val="000000"/>
              </w:rPr>
            </w:pPr>
            <w:proofErr w:type="spellStart"/>
            <w:r w:rsidRPr="00530471">
              <w:rPr>
                <w:rFonts w:eastAsia="Times New Roman"/>
                <w:b/>
                <w:bCs/>
                <w:color w:val="000000"/>
              </w:rPr>
              <w:t>df</w:t>
            </w:r>
            <w:proofErr w:type="spellEnd"/>
          </w:p>
        </w:tc>
        <w:tc>
          <w:tcPr>
            <w:tcW w:w="9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80A6B" w14:textId="77777777" w:rsidR="00530471" w:rsidRPr="00530471" w:rsidRDefault="00530471" w:rsidP="004455A5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proofErr w:type="spellStart"/>
            <w:r w:rsidRPr="00530471">
              <w:rPr>
                <w:rFonts w:eastAsia="Times New Roman"/>
                <w:b/>
                <w:bCs/>
                <w:color w:val="000000"/>
              </w:rPr>
              <w:t>logLik</w:t>
            </w:r>
            <w:proofErr w:type="spellEnd"/>
          </w:p>
        </w:tc>
        <w:tc>
          <w:tcPr>
            <w:tcW w:w="109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489BC" w14:textId="77777777" w:rsidR="00530471" w:rsidRPr="00530471" w:rsidRDefault="00530471" w:rsidP="004455A5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proofErr w:type="spellStart"/>
            <w:r w:rsidRPr="00530471">
              <w:rPr>
                <w:rFonts w:eastAsia="Times New Roman"/>
                <w:b/>
                <w:bCs/>
                <w:color w:val="000000"/>
              </w:rPr>
              <w:t>AICc</w:t>
            </w:r>
            <w:proofErr w:type="spellEnd"/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4A321" w14:textId="77777777" w:rsidR="00530471" w:rsidRPr="00530471" w:rsidRDefault="00530471" w:rsidP="004455A5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proofErr w:type="spellStart"/>
            <w:r w:rsidRPr="00530471">
              <w:rPr>
                <w:rFonts w:eastAsia="Times New Roman"/>
                <w:b/>
                <w:bCs/>
                <w:color w:val="000000"/>
              </w:rPr>
              <w:t>ΔAICc</w:t>
            </w:r>
            <w:proofErr w:type="spellEnd"/>
          </w:p>
        </w:tc>
      </w:tr>
      <w:tr w:rsidR="00B62DE3" w:rsidRPr="00530471" w14:paraId="7372C6B5" w14:textId="77777777" w:rsidTr="00B62DE3">
        <w:trPr>
          <w:trHeight w:val="292"/>
        </w:trPr>
        <w:tc>
          <w:tcPr>
            <w:tcW w:w="737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50CD00BD" w14:textId="1E9DEC81" w:rsidR="00B62DE3" w:rsidRPr="00530471" w:rsidRDefault="00B62DE3" w:rsidP="00B62DE3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proofErr w:type="spellStart"/>
            <w:r w:rsidRPr="00530471">
              <w:rPr>
                <w:rFonts w:eastAsia="Times New Roman"/>
                <w:color w:val="000000"/>
              </w:rPr>
              <w:t>LogDistanceBetweenCaptureReleases</w:t>
            </w:r>
            <w:proofErr w:type="spellEnd"/>
          </w:p>
        </w:tc>
        <w:tc>
          <w:tcPr>
            <w:tcW w:w="42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3A23F14" w14:textId="7C386F86" w:rsidR="00B62DE3" w:rsidRPr="00530471" w:rsidRDefault="00B62DE3" w:rsidP="00B62DE3">
            <w:pPr>
              <w:spacing w:line="240" w:lineRule="auto"/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3</w:t>
            </w:r>
          </w:p>
        </w:tc>
        <w:tc>
          <w:tcPr>
            <w:tcW w:w="97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25ADC19" w14:textId="77EE9487" w:rsidR="00B62DE3" w:rsidRPr="00530471" w:rsidRDefault="00B62DE3" w:rsidP="00B62DE3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B62DE3">
              <w:rPr>
                <w:rFonts w:eastAsia="Times New Roman"/>
                <w:color w:val="000000"/>
              </w:rPr>
              <w:t xml:space="preserve">-31.9 </w:t>
            </w:r>
          </w:p>
        </w:tc>
        <w:tc>
          <w:tcPr>
            <w:tcW w:w="109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2BA9242" w14:textId="6B210899" w:rsidR="00B62DE3" w:rsidRPr="00530471" w:rsidRDefault="00B62DE3" w:rsidP="00B62DE3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B62DE3">
              <w:rPr>
                <w:rFonts w:eastAsia="Times New Roman"/>
                <w:color w:val="000000"/>
              </w:rPr>
              <w:t xml:space="preserve">71.0  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A89CC63" w14:textId="6D53B4D0" w:rsidR="00B62DE3" w:rsidRPr="00530471" w:rsidRDefault="00B62DE3" w:rsidP="00B62DE3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B62DE3">
              <w:rPr>
                <w:rFonts w:eastAsia="Times New Roman"/>
                <w:color w:val="000000"/>
              </w:rPr>
              <w:t>0.00</w:t>
            </w:r>
          </w:p>
        </w:tc>
      </w:tr>
      <w:tr w:rsidR="00B62DE3" w:rsidRPr="00530471" w14:paraId="1D64F39A" w14:textId="77777777" w:rsidTr="00B62DE3">
        <w:trPr>
          <w:trHeight w:val="292"/>
        </w:trPr>
        <w:tc>
          <w:tcPr>
            <w:tcW w:w="7371" w:type="dxa"/>
            <w:shd w:val="clear" w:color="auto" w:fill="auto"/>
            <w:noWrap/>
            <w:vAlign w:val="bottom"/>
          </w:tcPr>
          <w:p w14:paraId="153DF84E" w14:textId="62F4209C" w:rsidR="00B62DE3" w:rsidRPr="00530471" w:rsidRDefault="00B62DE3" w:rsidP="00B62DE3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proofErr w:type="spellStart"/>
            <w:r w:rsidRPr="00530471">
              <w:rPr>
                <w:rFonts w:eastAsia="Times New Roman"/>
                <w:color w:val="000000"/>
              </w:rPr>
              <w:t>LogDistanceBetweenCaptureReleases</w:t>
            </w:r>
            <w:proofErr w:type="spellEnd"/>
            <w:r w:rsidRPr="00530471">
              <w:rPr>
                <w:rFonts w:eastAsia="Times New Roman"/>
                <w:color w:val="000000"/>
              </w:rPr>
              <w:t xml:space="preserve"> + </w:t>
            </w:r>
            <w:proofErr w:type="spellStart"/>
            <w:r>
              <w:rPr>
                <w:rFonts w:eastAsia="Times New Roman"/>
                <w:color w:val="000000"/>
              </w:rPr>
              <w:t>MedicalIntervention</w:t>
            </w:r>
            <w:proofErr w:type="spellEnd"/>
          </w:p>
        </w:tc>
        <w:tc>
          <w:tcPr>
            <w:tcW w:w="426" w:type="dxa"/>
            <w:shd w:val="clear" w:color="auto" w:fill="auto"/>
            <w:noWrap/>
            <w:vAlign w:val="center"/>
          </w:tcPr>
          <w:p w14:paraId="056B8734" w14:textId="1C1B6EC7" w:rsidR="00B62DE3" w:rsidRPr="00530471" w:rsidRDefault="00B62DE3" w:rsidP="00B62DE3">
            <w:pPr>
              <w:spacing w:line="240" w:lineRule="auto"/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</w:t>
            </w:r>
          </w:p>
        </w:tc>
        <w:tc>
          <w:tcPr>
            <w:tcW w:w="971" w:type="dxa"/>
            <w:shd w:val="clear" w:color="auto" w:fill="auto"/>
            <w:noWrap/>
            <w:vAlign w:val="center"/>
          </w:tcPr>
          <w:p w14:paraId="092E9895" w14:textId="1C6D1DA3" w:rsidR="00B62DE3" w:rsidRPr="00530471" w:rsidRDefault="00B62DE3" w:rsidP="00B62DE3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B62DE3">
              <w:rPr>
                <w:rFonts w:eastAsia="Times New Roman"/>
                <w:color w:val="000000"/>
              </w:rPr>
              <w:t xml:space="preserve">-29.4 </w:t>
            </w:r>
          </w:p>
        </w:tc>
        <w:tc>
          <w:tcPr>
            <w:tcW w:w="1097" w:type="dxa"/>
            <w:shd w:val="clear" w:color="auto" w:fill="auto"/>
            <w:noWrap/>
            <w:vAlign w:val="center"/>
          </w:tcPr>
          <w:p w14:paraId="5BA03291" w14:textId="386CFD29" w:rsidR="00B62DE3" w:rsidRPr="00530471" w:rsidRDefault="00B62DE3" w:rsidP="00B62DE3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B62DE3">
              <w:rPr>
                <w:rFonts w:eastAsia="Times New Roman"/>
                <w:color w:val="000000"/>
              </w:rPr>
              <w:t xml:space="preserve">72.0  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2BC0C57C" w14:textId="4838D035" w:rsidR="00B62DE3" w:rsidRPr="00530471" w:rsidRDefault="00B62DE3" w:rsidP="00B62DE3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B62DE3">
              <w:rPr>
                <w:rFonts w:eastAsia="Times New Roman"/>
                <w:color w:val="000000"/>
              </w:rPr>
              <w:t>0.98</w:t>
            </w:r>
          </w:p>
        </w:tc>
      </w:tr>
      <w:tr w:rsidR="00B62DE3" w:rsidRPr="00530471" w14:paraId="163C5C16" w14:textId="77777777" w:rsidTr="00B62DE3">
        <w:trPr>
          <w:trHeight w:val="292"/>
        </w:trPr>
        <w:tc>
          <w:tcPr>
            <w:tcW w:w="7371" w:type="dxa"/>
            <w:shd w:val="clear" w:color="auto" w:fill="auto"/>
            <w:noWrap/>
            <w:vAlign w:val="bottom"/>
          </w:tcPr>
          <w:p w14:paraId="44E20E59" w14:textId="5633ABF3" w:rsidR="00B62DE3" w:rsidRPr="00530471" w:rsidRDefault="00B62DE3" w:rsidP="00B62DE3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proofErr w:type="spellStart"/>
            <w:r w:rsidRPr="00530471">
              <w:rPr>
                <w:rFonts w:eastAsia="Times New Roman"/>
                <w:color w:val="000000"/>
              </w:rPr>
              <w:t>LogDistanceBetweenCaptureReleases</w:t>
            </w:r>
            <w:proofErr w:type="spellEnd"/>
            <w:r w:rsidRPr="00530471">
              <w:rPr>
                <w:rFonts w:eastAsia="Times New Roman"/>
                <w:color w:val="000000"/>
              </w:rPr>
              <w:t xml:space="preserve"> + </w:t>
            </w:r>
            <w:r>
              <w:rPr>
                <w:rFonts w:eastAsia="Times New Roman"/>
                <w:color w:val="000000"/>
              </w:rPr>
              <w:t>Sex</w:t>
            </w:r>
          </w:p>
        </w:tc>
        <w:tc>
          <w:tcPr>
            <w:tcW w:w="426" w:type="dxa"/>
            <w:shd w:val="clear" w:color="auto" w:fill="auto"/>
            <w:noWrap/>
            <w:vAlign w:val="center"/>
          </w:tcPr>
          <w:p w14:paraId="2F4D3709" w14:textId="63758EF3" w:rsidR="00B62DE3" w:rsidRPr="00530471" w:rsidRDefault="00B62DE3" w:rsidP="00B62DE3">
            <w:pPr>
              <w:spacing w:line="240" w:lineRule="auto"/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4</w:t>
            </w:r>
          </w:p>
        </w:tc>
        <w:tc>
          <w:tcPr>
            <w:tcW w:w="971" w:type="dxa"/>
            <w:shd w:val="clear" w:color="auto" w:fill="auto"/>
            <w:noWrap/>
            <w:vAlign w:val="center"/>
          </w:tcPr>
          <w:p w14:paraId="404531C8" w14:textId="5630A2E1" w:rsidR="00B62DE3" w:rsidRPr="00530471" w:rsidRDefault="00B62DE3" w:rsidP="00B62DE3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B62DE3">
              <w:rPr>
                <w:rFonts w:eastAsia="Times New Roman"/>
                <w:color w:val="000000"/>
              </w:rPr>
              <w:t>-31.</w:t>
            </w:r>
            <w:r>
              <w:rPr>
                <w:rFonts w:eastAsia="Times New Roman"/>
                <w:color w:val="000000"/>
              </w:rPr>
              <w:t>4</w:t>
            </w:r>
          </w:p>
        </w:tc>
        <w:tc>
          <w:tcPr>
            <w:tcW w:w="1097" w:type="dxa"/>
            <w:shd w:val="clear" w:color="auto" w:fill="auto"/>
            <w:noWrap/>
            <w:vAlign w:val="center"/>
          </w:tcPr>
          <w:p w14:paraId="39939382" w14:textId="6C6B0D7B" w:rsidR="00B62DE3" w:rsidRPr="00530471" w:rsidRDefault="00B62DE3" w:rsidP="00B62DE3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B62DE3">
              <w:rPr>
                <w:rFonts w:eastAsia="Times New Roman"/>
                <w:color w:val="000000"/>
              </w:rPr>
              <w:t xml:space="preserve">72.8 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6D8EB180" w14:textId="61F11347" w:rsidR="00B62DE3" w:rsidRPr="00530471" w:rsidRDefault="00B62DE3" w:rsidP="00B62DE3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B62DE3">
              <w:rPr>
                <w:rFonts w:eastAsia="Times New Roman"/>
                <w:color w:val="000000"/>
              </w:rPr>
              <w:t>1.74</w:t>
            </w:r>
          </w:p>
        </w:tc>
      </w:tr>
    </w:tbl>
    <w:p w14:paraId="444D4DB4" w14:textId="77777777" w:rsidR="00530471" w:rsidRDefault="00530471">
      <w:pPr>
        <w:spacing w:line="240" w:lineRule="auto"/>
        <w:rPr>
          <w:i/>
          <w:sz w:val="18"/>
          <w:szCs w:val="18"/>
        </w:rPr>
      </w:pPr>
    </w:p>
    <w:p w14:paraId="08301C30" w14:textId="77777777" w:rsidR="00E41C77" w:rsidRDefault="00E41C77">
      <w:pPr>
        <w:spacing w:line="240" w:lineRule="auto"/>
        <w:rPr>
          <w:i/>
          <w:sz w:val="18"/>
          <w:szCs w:val="18"/>
        </w:rPr>
      </w:pPr>
    </w:p>
    <w:p w14:paraId="3943EEBE" w14:textId="77777777" w:rsidR="00E41C77" w:rsidRDefault="00E41C77">
      <w:pPr>
        <w:spacing w:line="240" w:lineRule="auto"/>
        <w:rPr>
          <w:i/>
          <w:sz w:val="18"/>
          <w:szCs w:val="18"/>
        </w:rPr>
      </w:pPr>
    </w:p>
    <w:p w14:paraId="7E2AD453" w14:textId="59401885" w:rsidR="00E41C77" w:rsidRPr="00A248C8" w:rsidRDefault="00E41C77" w:rsidP="00E41C77">
      <w:pPr>
        <w:spacing w:line="240" w:lineRule="auto"/>
        <w:rPr>
          <w:i/>
          <w:sz w:val="18"/>
          <w:szCs w:val="18"/>
        </w:rPr>
      </w:pPr>
      <w:r w:rsidRPr="00A248C8">
        <w:rPr>
          <w:i/>
          <w:sz w:val="18"/>
          <w:szCs w:val="18"/>
        </w:rPr>
        <w:t>Table S</w:t>
      </w:r>
      <w:r>
        <w:rPr>
          <w:i/>
          <w:sz w:val="18"/>
          <w:szCs w:val="18"/>
        </w:rPr>
        <w:t>6</w:t>
      </w:r>
      <w:r w:rsidRPr="00A248C8">
        <w:rPr>
          <w:i/>
          <w:sz w:val="18"/>
          <w:szCs w:val="18"/>
        </w:rPr>
        <w:t xml:space="preserve">. </w:t>
      </w:r>
      <w:r>
        <w:rPr>
          <w:i/>
          <w:sz w:val="18"/>
          <w:szCs w:val="18"/>
        </w:rPr>
        <w:t xml:space="preserve">Top ranked models examining drivers of the maximum distance koalas were from their release site </w:t>
      </w:r>
      <w:r w:rsidRPr="00530471">
        <w:rPr>
          <w:i/>
          <w:sz w:val="18"/>
          <w:szCs w:val="18"/>
        </w:rPr>
        <w:t xml:space="preserve">in </w:t>
      </w:r>
      <w:r>
        <w:rPr>
          <w:i/>
          <w:sz w:val="18"/>
          <w:szCs w:val="18"/>
        </w:rPr>
        <w:t xml:space="preserve">the </w:t>
      </w:r>
      <w:r w:rsidRPr="00530471">
        <w:rPr>
          <w:i/>
          <w:sz w:val="18"/>
          <w:szCs w:val="18"/>
        </w:rPr>
        <w:t xml:space="preserve">first </w:t>
      </w:r>
      <w:r>
        <w:rPr>
          <w:i/>
          <w:sz w:val="18"/>
          <w:szCs w:val="18"/>
        </w:rPr>
        <w:t>10</w:t>
      </w:r>
      <w:r w:rsidRPr="00530471">
        <w:rPr>
          <w:i/>
          <w:sz w:val="18"/>
          <w:szCs w:val="18"/>
        </w:rPr>
        <w:t xml:space="preserve">0 days </w:t>
      </w:r>
      <w:r>
        <w:rPr>
          <w:i/>
          <w:sz w:val="18"/>
          <w:szCs w:val="18"/>
        </w:rPr>
        <w:t xml:space="preserve">following release. </w:t>
      </w:r>
    </w:p>
    <w:tbl>
      <w:tblPr>
        <w:tblW w:w="10716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7371"/>
        <w:gridCol w:w="426"/>
        <w:gridCol w:w="971"/>
        <w:gridCol w:w="1097"/>
        <w:gridCol w:w="851"/>
      </w:tblGrid>
      <w:tr w:rsidR="00E41C77" w:rsidRPr="00530471" w14:paraId="4E0CE4D4" w14:textId="77777777" w:rsidTr="004455A5">
        <w:trPr>
          <w:trHeight w:val="292"/>
        </w:trPr>
        <w:tc>
          <w:tcPr>
            <w:tcW w:w="7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0642B" w14:textId="20EF4B90" w:rsidR="00E41C77" w:rsidRPr="00530471" w:rsidRDefault="00E41C77" w:rsidP="004455A5">
            <w:pPr>
              <w:spacing w:line="240" w:lineRule="auto"/>
              <w:jc w:val="left"/>
              <w:rPr>
                <w:rFonts w:eastAsia="Times New Roman"/>
                <w:b/>
                <w:bCs/>
                <w:color w:val="000000"/>
              </w:rPr>
            </w:pPr>
            <w:r w:rsidRPr="00530471">
              <w:rPr>
                <w:rFonts w:eastAsia="Times New Roman"/>
                <w:b/>
                <w:bCs/>
                <w:color w:val="000000"/>
              </w:rPr>
              <w:t xml:space="preserve">Maximum distance from release site in first </w:t>
            </w:r>
            <w:r>
              <w:rPr>
                <w:rFonts w:eastAsia="Times New Roman"/>
                <w:b/>
                <w:bCs/>
                <w:color w:val="000000"/>
              </w:rPr>
              <w:t>10</w:t>
            </w:r>
            <w:r w:rsidRPr="00530471">
              <w:rPr>
                <w:rFonts w:eastAsia="Times New Roman"/>
                <w:b/>
                <w:bCs/>
                <w:color w:val="000000"/>
              </w:rPr>
              <w:t>0 days ~</w:t>
            </w:r>
          </w:p>
        </w:tc>
        <w:tc>
          <w:tcPr>
            <w:tcW w:w="4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FB4BE" w14:textId="77777777" w:rsidR="00E41C77" w:rsidRPr="00530471" w:rsidRDefault="00E41C77" w:rsidP="004455A5">
            <w:pPr>
              <w:spacing w:line="240" w:lineRule="auto"/>
              <w:jc w:val="left"/>
              <w:rPr>
                <w:rFonts w:eastAsia="Times New Roman"/>
                <w:b/>
                <w:bCs/>
                <w:color w:val="000000"/>
              </w:rPr>
            </w:pPr>
            <w:proofErr w:type="spellStart"/>
            <w:r w:rsidRPr="00530471">
              <w:rPr>
                <w:rFonts w:eastAsia="Times New Roman"/>
                <w:b/>
                <w:bCs/>
                <w:color w:val="000000"/>
              </w:rPr>
              <w:t>df</w:t>
            </w:r>
            <w:proofErr w:type="spellEnd"/>
          </w:p>
        </w:tc>
        <w:tc>
          <w:tcPr>
            <w:tcW w:w="9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59ED0" w14:textId="77777777" w:rsidR="00E41C77" w:rsidRPr="00530471" w:rsidRDefault="00E41C77" w:rsidP="004455A5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proofErr w:type="spellStart"/>
            <w:r w:rsidRPr="00530471">
              <w:rPr>
                <w:rFonts w:eastAsia="Times New Roman"/>
                <w:b/>
                <w:bCs/>
                <w:color w:val="000000"/>
              </w:rPr>
              <w:t>logLik</w:t>
            </w:r>
            <w:proofErr w:type="spellEnd"/>
          </w:p>
        </w:tc>
        <w:tc>
          <w:tcPr>
            <w:tcW w:w="109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A5778" w14:textId="77777777" w:rsidR="00E41C77" w:rsidRPr="00530471" w:rsidRDefault="00E41C77" w:rsidP="004455A5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proofErr w:type="spellStart"/>
            <w:r w:rsidRPr="00530471">
              <w:rPr>
                <w:rFonts w:eastAsia="Times New Roman"/>
                <w:b/>
                <w:bCs/>
                <w:color w:val="000000"/>
              </w:rPr>
              <w:t>AICc</w:t>
            </w:r>
            <w:proofErr w:type="spellEnd"/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A827F" w14:textId="77777777" w:rsidR="00E41C77" w:rsidRPr="00530471" w:rsidRDefault="00E41C77" w:rsidP="004455A5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proofErr w:type="spellStart"/>
            <w:r w:rsidRPr="00530471">
              <w:rPr>
                <w:rFonts w:eastAsia="Times New Roman"/>
                <w:b/>
                <w:bCs/>
                <w:color w:val="000000"/>
              </w:rPr>
              <w:t>ΔAICc</w:t>
            </w:r>
            <w:proofErr w:type="spellEnd"/>
          </w:p>
        </w:tc>
      </w:tr>
      <w:tr w:rsidR="00E41C77" w:rsidRPr="00530471" w14:paraId="4D64308F" w14:textId="77777777" w:rsidTr="004455A5">
        <w:trPr>
          <w:trHeight w:val="292"/>
        </w:trPr>
        <w:tc>
          <w:tcPr>
            <w:tcW w:w="737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5FB376AD" w14:textId="714DDC27" w:rsidR="00E41C77" w:rsidRPr="00530471" w:rsidRDefault="00E41C77" w:rsidP="004455A5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proofErr w:type="spellStart"/>
            <w:r w:rsidRPr="00530471">
              <w:rPr>
                <w:rFonts w:eastAsia="Times New Roman"/>
                <w:color w:val="000000"/>
              </w:rPr>
              <w:t>LogDistanceBetweenCaptureReleases</w:t>
            </w:r>
            <w:proofErr w:type="spellEnd"/>
            <w:r>
              <w:rPr>
                <w:rFonts w:eastAsia="Times New Roman"/>
                <w:color w:val="000000"/>
              </w:rPr>
              <w:t xml:space="preserve"> + Sex</w:t>
            </w:r>
          </w:p>
        </w:tc>
        <w:tc>
          <w:tcPr>
            <w:tcW w:w="42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2DCBDA4" w14:textId="4A3BCE9C" w:rsidR="00E41C77" w:rsidRPr="00530471" w:rsidRDefault="00E41C77" w:rsidP="004455A5">
            <w:pPr>
              <w:spacing w:line="240" w:lineRule="auto"/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4</w:t>
            </w:r>
          </w:p>
        </w:tc>
        <w:tc>
          <w:tcPr>
            <w:tcW w:w="97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963FA8B" w14:textId="1D9D5467" w:rsidR="00E41C77" w:rsidRPr="00530471" w:rsidRDefault="00E41C77" w:rsidP="004455A5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E41C77">
              <w:rPr>
                <w:rFonts w:eastAsia="Times New Roman"/>
                <w:color w:val="000000"/>
              </w:rPr>
              <w:t xml:space="preserve">-18.2 </w:t>
            </w:r>
          </w:p>
        </w:tc>
        <w:tc>
          <w:tcPr>
            <w:tcW w:w="109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B8F88A8" w14:textId="61D6BF2D" w:rsidR="00E41C77" w:rsidRPr="00530471" w:rsidRDefault="00E41C77" w:rsidP="004455A5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E41C77">
              <w:rPr>
                <w:rFonts w:eastAsia="Times New Roman"/>
                <w:color w:val="000000"/>
              </w:rPr>
              <w:t xml:space="preserve">48.1  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C7A5D91" w14:textId="06711843" w:rsidR="00E41C77" w:rsidRPr="00530471" w:rsidRDefault="00E41C77" w:rsidP="004455A5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E41C77">
              <w:rPr>
                <w:rFonts w:eastAsia="Times New Roman"/>
                <w:color w:val="000000"/>
              </w:rPr>
              <w:t>0.00</w:t>
            </w:r>
          </w:p>
        </w:tc>
      </w:tr>
      <w:tr w:rsidR="00E41C77" w:rsidRPr="00530471" w14:paraId="138D0D9D" w14:textId="77777777" w:rsidTr="004455A5">
        <w:trPr>
          <w:trHeight w:val="292"/>
        </w:trPr>
        <w:tc>
          <w:tcPr>
            <w:tcW w:w="7371" w:type="dxa"/>
            <w:shd w:val="clear" w:color="auto" w:fill="auto"/>
            <w:noWrap/>
            <w:vAlign w:val="bottom"/>
          </w:tcPr>
          <w:p w14:paraId="17A7B039" w14:textId="2614823D" w:rsidR="00E41C77" w:rsidRPr="00530471" w:rsidRDefault="00E41C77" w:rsidP="004455A5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</w:t>
            </w:r>
          </w:p>
        </w:tc>
        <w:tc>
          <w:tcPr>
            <w:tcW w:w="426" w:type="dxa"/>
            <w:shd w:val="clear" w:color="auto" w:fill="auto"/>
            <w:noWrap/>
            <w:vAlign w:val="center"/>
          </w:tcPr>
          <w:p w14:paraId="17203F1F" w14:textId="7372008C" w:rsidR="00E41C77" w:rsidRPr="00530471" w:rsidRDefault="00E41C77" w:rsidP="004455A5">
            <w:pPr>
              <w:spacing w:line="240" w:lineRule="auto"/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2</w:t>
            </w:r>
          </w:p>
        </w:tc>
        <w:tc>
          <w:tcPr>
            <w:tcW w:w="971" w:type="dxa"/>
            <w:shd w:val="clear" w:color="auto" w:fill="auto"/>
            <w:noWrap/>
            <w:vAlign w:val="center"/>
          </w:tcPr>
          <w:p w14:paraId="4B223585" w14:textId="4DED26CE" w:rsidR="00E41C77" w:rsidRPr="00530471" w:rsidRDefault="00E41C77" w:rsidP="004455A5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E41C77">
              <w:rPr>
                <w:rFonts w:eastAsia="Times New Roman"/>
                <w:color w:val="000000"/>
              </w:rPr>
              <w:t xml:space="preserve">-21.7 </w:t>
            </w:r>
          </w:p>
        </w:tc>
        <w:tc>
          <w:tcPr>
            <w:tcW w:w="1097" w:type="dxa"/>
            <w:shd w:val="clear" w:color="auto" w:fill="auto"/>
            <w:noWrap/>
            <w:vAlign w:val="center"/>
          </w:tcPr>
          <w:p w14:paraId="7A6BFE10" w14:textId="1A932CAB" w:rsidR="00E41C77" w:rsidRPr="00530471" w:rsidRDefault="00E41C77" w:rsidP="004455A5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E41C77">
              <w:rPr>
                <w:rFonts w:eastAsia="Times New Roman"/>
                <w:color w:val="000000"/>
              </w:rPr>
              <w:t xml:space="preserve">48.4  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1BFEA859" w14:textId="1B255ECF" w:rsidR="00E41C77" w:rsidRPr="00530471" w:rsidRDefault="00E41C77" w:rsidP="004455A5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E41C77">
              <w:rPr>
                <w:rFonts w:eastAsia="Times New Roman"/>
                <w:color w:val="000000"/>
              </w:rPr>
              <w:t>0.27</w:t>
            </w:r>
          </w:p>
        </w:tc>
      </w:tr>
      <w:tr w:rsidR="00E41C77" w:rsidRPr="00530471" w14:paraId="7B12ECF5" w14:textId="77777777" w:rsidTr="004455A5">
        <w:trPr>
          <w:trHeight w:val="292"/>
        </w:trPr>
        <w:tc>
          <w:tcPr>
            <w:tcW w:w="7371" w:type="dxa"/>
            <w:shd w:val="clear" w:color="auto" w:fill="auto"/>
            <w:noWrap/>
            <w:vAlign w:val="bottom"/>
          </w:tcPr>
          <w:p w14:paraId="25500B1E" w14:textId="1BB1E7ED" w:rsidR="00E41C77" w:rsidRPr="00530471" w:rsidRDefault="00E41C77" w:rsidP="004455A5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Sex</w:t>
            </w:r>
          </w:p>
        </w:tc>
        <w:tc>
          <w:tcPr>
            <w:tcW w:w="426" w:type="dxa"/>
            <w:shd w:val="clear" w:color="auto" w:fill="auto"/>
            <w:noWrap/>
            <w:vAlign w:val="center"/>
          </w:tcPr>
          <w:p w14:paraId="0AC73187" w14:textId="778BFECE" w:rsidR="00E41C77" w:rsidRPr="00530471" w:rsidRDefault="00E41C77" w:rsidP="004455A5">
            <w:pPr>
              <w:spacing w:line="240" w:lineRule="auto"/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3</w:t>
            </w:r>
          </w:p>
        </w:tc>
        <w:tc>
          <w:tcPr>
            <w:tcW w:w="971" w:type="dxa"/>
            <w:shd w:val="clear" w:color="auto" w:fill="auto"/>
            <w:noWrap/>
            <w:vAlign w:val="center"/>
          </w:tcPr>
          <w:p w14:paraId="16C3C14B" w14:textId="6A7E0B58" w:rsidR="00E41C77" w:rsidRPr="00530471" w:rsidRDefault="00E41C77" w:rsidP="004455A5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E41C77">
              <w:rPr>
                <w:rFonts w:eastAsia="Times New Roman"/>
                <w:color w:val="000000"/>
              </w:rPr>
              <w:t xml:space="preserve">-20.7 </w:t>
            </w:r>
          </w:p>
        </w:tc>
        <w:tc>
          <w:tcPr>
            <w:tcW w:w="1097" w:type="dxa"/>
            <w:shd w:val="clear" w:color="auto" w:fill="auto"/>
            <w:noWrap/>
            <w:vAlign w:val="center"/>
          </w:tcPr>
          <w:p w14:paraId="6EDB0507" w14:textId="0C5362CF" w:rsidR="00E41C77" w:rsidRPr="00530471" w:rsidRDefault="00E41C77" w:rsidP="004455A5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E41C77">
              <w:rPr>
                <w:rFonts w:eastAsia="Times New Roman"/>
                <w:color w:val="000000"/>
              </w:rPr>
              <w:t xml:space="preserve">49.5  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635CD2E1" w14:textId="760250FC" w:rsidR="00E41C77" w:rsidRPr="00530471" w:rsidRDefault="00E41C77" w:rsidP="004455A5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E41C77">
              <w:rPr>
                <w:rFonts w:eastAsia="Times New Roman"/>
                <w:color w:val="000000"/>
              </w:rPr>
              <w:t>1.36</w:t>
            </w:r>
          </w:p>
        </w:tc>
      </w:tr>
      <w:tr w:rsidR="00E41C77" w:rsidRPr="00530471" w14:paraId="71C918E4" w14:textId="77777777" w:rsidTr="004455A5">
        <w:trPr>
          <w:trHeight w:val="292"/>
        </w:trPr>
        <w:tc>
          <w:tcPr>
            <w:tcW w:w="7371" w:type="dxa"/>
            <w:shd w:val="clear" w:color="auto" w:fill="auto"/>
            <w:noWrap/>
            <w:vAlign w:val="bottom"/>
          </w:tcPr>
          <w:p w14:paraId="46F911BF" w14:textId="4F750628" w:rsidR="00E41C77" w:rsidRPr="00530471" w:rsidRDefault="00E41C77" w:rsidP="004455A5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proofErr w:type="spellStart"/>
            <w:r w:rsidRPr="00530471">
              <w:rPr>
                <w:rFonts w:eastAsia="Times New Roman"/>
                <w:color w:val="000000"/>
              </w:rPr>
              <w:t>LogDistanceBetweenCaptureReleases</w:t>
            </w:r>
            <w:proofErr w:type="spellEnd"/>
          </w:p>
        </w:tc>
        <w:tc>
          <w:tcPr>
            <w:tcW w:w="426" w:type="dxa"/>
            <w:shd w:val="clear" w:color="auto" w:fill="auto"/>
            <w:noWrap/>
            <w:vAlign w:val="center"/>
          </w:tcPr>
          <w:p w14:paraId="5C2AA0AE" w14:textId="50BB2018" w:rsidR="00E41C77" w:rsidRPr="00530471" w:rsidRDefault="00E41C77" w:rsidP="004455A5">
            <w:pPr>
              <w:spacing w:line="240" w:lineRule="auto"/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3</w:t>
            </w:r>
          </w:p>
        </w:tc>
        <w:tc>
          <w:tcPr>
            <w:tcW w:w="971" w:type="dxa"/>
            <w:shd w:val="clear" w:color="auto" w:fill="auto"/>
            <w:noWrap/>
            <w:vAlign w:val="center"/>
          </w:tcPr>
          <w:p w14:paraId="6A631A4F" w14:textId="53F48B0E" w:rsidR="00E41C77" w:rsidRPr="00530471" w:rsidRDefault="00E41C77" w:rsidP="004455A5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E41C77">
              <w:rPr>
                <w:rFonts w:eastAsia="Times New Roman"/>
                <w:color w:val="000000"/>
              </w:rPr>
              <w:t>-20.</w:t>
            </w:r>
            <w:r>
              <w:rPr>
                <w:rFonts w:eastAsia="Times New Roman"/>
                <w:color w:val="000000"/>
              </w:rPr>
              <w:t>8</w:t>
            </w:r>
            <w:r w:rsidRPr="00E41C77">
              <w:rPr>
                <w:rFonts w:eastAsia="Times New Roman"/>
                <w:color w:val="000000"/>
              </w:rPr>
              <w:t xml:space="preserve"> </w:t>
            </w:r>
          </w:p>
        </w:tc>
        <w:tc>
          <w:tcPr>
            <w:tcW w:w="1097" w:type="dxa"/>
            <w:shd w:val="clear" w:color="auto" w:fill="auto"/>
            <w:noWrap/>
            <w:vAlign w:val="center"/>
          </w:tcPr>
          <w:p w14:paraId="76F54680" w14:textId="005E027D" w:rsidR="00E41C77" w:rsidRPr="00530471" w:rsidRDefault="00E41C77" w:rsidP="004455A5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E41C77">
              <w:rPr>
                <w:rFonts w:eastAsia="Times New Roman"/>
                <w:color w:val="000000"/>
              </w:rPr>
              <w:t xml:space="preserve">49.6  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3A9E9BBB" w14:textId="319215A1" w:rsidR="00E41C77" w:rsidRPr="00530471" w:rsidRDefault="00E41C77" w:rsidP="004455A5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E41C77">
              <w:rPr>
                <w:rFonts w:eastAsia="Times New Roman"/>
                <w:color w:val="000000"/>
              </w:rPr>
              <w:t>1.45</w:t>
            </w:r>
          </w:p>
        </w:tc>
      </w:tr>
      <w:tr w:rsidR="00E41C77" w:rsidRPr="00530471" w14:paraId="7CEDFB37" w14:textId="77777777" w:rsidTr="004455A5">
        <w:trPr>
          <w:trHeight w:val="292"/>
        </w:trPr>
        <w:tc>
          <w:tcPr>
            <w:tcW w:w="7371" w:type="dxa"/>
            <w:shd w:val="clear" w:color="auto" w:fill="auto"/>
            <w:noWrap/>
            <w:vAlign w:val="bottom"/>
          </w:tcPr>
          <w:p w14:paraId="4ACCD95D" w14:textId="68597073" w:rsidR="00E41C77" w:rsidRPr="00530471" w:rsidRDefault="00E41C77" w:rsidP="004455A5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proofErr w:type="spellStart"/>
            <w:r>
              <w:rPr>
                <w:rFonts w:eastAsia="Times New Roman"/>
                <w:color w:val="000000"/>
              </w:rPr>
              <w:t>MedicalIntervention</w:t>
            </w:r>
            <w:proofErr w:type="spellEnd"/>
          </w:p>
        </w:tc>
        <w:tc>
          <w:tcPr>
            <w:tcW w:w="426" w:type="dxa"/>
            <w:shd w:val="clear" w:color="auto" w:fill="auto"/>
            <w:noWrap/>
            <w:vAlign w:val="center"/>
          </w:tcPr>
          <w:p w14:paraId="2FBBAC6A" w14:textId="35CB0AEB" w:rsidR="00E41C77" w:rsidRPr="00530471" w:rsidRDefault="00E41C77" w:rsidP="004455A5">
            <w:pPr>
              <w:spacing w:line="240" w:lineRule="auto"/>
              <w:jc w:val="righ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3</w:t>
            </w:r>
          </w:p>
        </w:tc>
        <w:tc>
          <w:tcPr>
            <w:tcW w:w="971" w:type="dxa"/>
            <w:shd w:val="clear" w:color="auto" w:fill="auto"/>
            <w:noWrap/>
            <w:vAlign w:val="center"/>
          </w:tcPr>
          <w:p w14:paraId="4DD21A00" w14:textId="7BAE6ECC" w:rsidR="00E41C77" w:rsidRPr="00530471" w:rsidRDefault="00E41C77" w:rsidP="004455A5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E41C77">
              <w:rPr>
                <w:rFonts w:eastAsia="Times New Roman"/>
                <w:color w:val="000000"/>
              </w:rPr>
              <w:t xml:space="preserve">-20.8 </w:t>
            </w:r>
          </w:p>
        </w:tc>
        <w:tc>
          <w:tcPr>
            <w:tcW w:w="1097" w:type="dxa"/>
            <w:shd w:val="clear" w:color="auto" w:fill="auto"/>
            <w:noWrap/>
            <w:vAlign w:val="center"/>
          </w:tcPr>
          <w:p w14:paraId="103C5462" w14:textId="42B34CD7" w:rsidR="00E41C77" w:rsidRPr="00530471" w:rsidRDefault="00E41C77" w:rsidP="004455A5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E41C77">
              <w:rPr>
                <w:rFonts w:eastAsia="Times New Roman"/>
                <w:color w:val="000000"/>
              </w:rPr>
              <w:t xml:space="preserve">49.6  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757DFA08" w14:textId="73979FEE" w:rsidR="00E41C77" w:rsidRPr="00530471" w:rsidRDefault="00E41C77" w:rsidP="004455A5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E41C77">
              <w:rPr>
                <w:rFonts w:eastAsia="Times New Roman"/>
                <w:color w:val="000000"/>
              </w:rPr>
              <w:t>1.51</w:t>
            </w:r>
          </w:p>
        </w:tc>
      </w:tr>
    </w:tbl>
    <w:p w14:paraId="0E49F873" w14:textId="38B600A8" w:rsidR="00E41C77" w:rsidRPr="00A248C8" w:rsidRDefault="00E41C77">
      <w:pPr>
        <w:spacing w:line="240" w:lineRule="auto"/>
        <w:rPr>
          <w:i/>
          <w:sz w:val="18"/>
          <w:szCs w:val="18"/>
        </w:rPr>
        <w:sectPr w:rsidR="00E41C77" w:rsidRPr="00A248C8" w:rsidSect="00530471">
          <w:pgSz w:w="16838" w:h="11906" w:orient="landscape"/>
          <w:pgMar w:top="1440" w:right="1440" w:bottom="1440" w:left="1440" w:header="708" w:footer="708" w:gutter="0"/>
          <w:cols w:space="720"/>
          <w:docGrid w:linePitch="299"/>
        </w:sectPr>
      </w:pPr>
    </w:p>
    <w:p w14:paraId="7DFAC315" w14:textId="14EEB0A7" w:rsidR="00496C88" w:rsidRPr="00A248C8" w:rsidRDefault="00496C88" w:rsidP="00496C88">
      <w:pPr>
        <w:pStyle w:val="Caption"/>
        <w:keepNext/>
        <w:jc w:val="left"/>
        <w:rPr>
          <w:color w:val="auto"/>
        </w:rPr>
      </w:pPr>
      <w:r w:rsidRPr="00A248C8">
        <w:rPr>
          <w:color w:val="auto"/>
        </w:rPr>
        <w:lastRenderedPageBreak/>
        <w:t xml:space="preserve">Figure </w:t>
      </w:r>
      <w:r w:rsidR="00A248C8" w:rsidRPr="00A248C8">
        <w:rPr>
          <w:color w:val="auto"/>
        </w:rPr>
        <w:t>S</w:t>
      </w:r>
      <w:r w:rsidRPr="00A248C8">
        <w:rPr>
          <w:color w:val="auto"/>
        </w:rPr>
        <w:fldChar w:fldCharType="begin"/>
      </w:r>
      <w:r w:rsidRPr="00A248C8">
        <w:rPr>
          <w:color w:val="auto"/>
        </w:rPr>
        <w:instrText xml:space="preserve"> SEQ Figure \* ARABIC </w:instrText>
      </w:r>
      <w:r w:rsidRPr="00A248C8">
        <w:rPr>
          <w:color w:val="auto"/>
        </w:rPr>
        <w:fldChar w:fldCharType="separate"/>
      </w:r>
      <w:r w:rsidRPr="00A248C8">
        <w:rPr>
          <w:noProof/>
          <w:color w:val="auto"/>
        </w:rPr>
        <w:t>1</w:t>
      </w:r>
      <w:r w:rsidRPr="00A248C8">
        <w:rPr>
          <w:color w:val="auto"/>
        </w:rPr>
        <w:fldChar w:fldCharType="end"/>
      </w:r>
      <w:r w:rsidR="00A248C8">
        <w:rPr>
          <w:color w:val="auto"/>
        </w:rPr>
        <w:t xml:space="preserve">. </w:t>
      </w:r>
      <w:r w:rsidR="0011660B">
        <w:rPr>
          <w:color w:val="auto"/>
        </w:rPr>
        <w:t xml:space="preserve">Percentage occurrence that each </w:t>
      </w:r>
      <w:r w:rsidR="00DD695B">
        <w:rPr>
          <w:color w:val="auto"/>
        </w:rPr>
        <w:t xml:space="preserve">Eucalyptus, Angophora, and </w:t>
      </w:r>
      <w:proofErr w:type="spellStart"/>
      <w:r w:rsidR="00DD695B">
        <w:rPr>
          <w:color w:val="auto"/>
        </w:rPr>
        <w:t>Corymbia</w:t>
      </w:r>
      <w:proofErr w:type="spellEnd"/>
      <w:r w:rsidR="00DD695B">
        <w:rPr>
          <w:color w:val="auto"/>
        </w:rPr>
        <w:t xml:space="preserve"> </w:t>
      </w:r>
      <w:r w:rsidR="0011660B">
        <w:rPr>
          <w:color w:val="auto"/>
        </w:rPr>
        <w:t>tree species was fed to koalas in care compared to</w:t>
      </w:r>
      <w:r w:rsidR="00C234B7">
        <w:rPr>
          <w:color w:val="auto"/>
        </w:rPr>
        <w:t xml:space="preserve"> what koalas</w:t>
      </w:r>
      <w:r w:rsidR="0011660B">
        <w:rPr>
          <w:color w:val="auto"/>
        </w:rPr>
        <w:t xml:space="preserve"> used in situ, for each rehabilitator. </w:t>
      </w:r>
    </w:p>
    <w:p w14:paraId="46CD10C5" w14:textId="08550FF7" w:rsidR="00083D22" w:rsidRDefault="009B235F">
      <w:pPr>
        <w:spacing w:line="240" w:lineRule="auto"/>
        <w:jc w:val="left"/>
        <w:rPr>
          <w:i/>
          <w:sz w:val="18"/>
          <w:szCs w:val="18"/>
        </w:rPr>
      </w:pPr>
      <w:r>
        <w:rPr>
          <w:noProof/>
        </w:rPr>
        <w:drawing>
          <wp:inline distT="0" distB="0" distL="0" distR="0" wp14:anchorId="193818EF" wp14:editId="06916209">
            <wp:extent cx="5731510" cy="3856355"/>
            <wp:effectExtent l="19050" t="19050" r="21590" b="10795"/>
            <wp:docPr id="5" name="Picture 5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hart, bar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85635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2521DC5" w14:textId="77777777" w:rsidR="009B235F" w:rsidRDefault="009B235F">
      <w:pPr>
        <w:spacing w:line="240" w:lineRule="auto"/>
        <w:jc w:val="left"/>
        <w:rPr>
          <w:i/>
          <w:sz w:val="18"/>
          <w:szCs w:val="18"/>
        </w:rPr>
      </w:pPr>
    </w:p>
    <w:p w14:paraId="18108D3E" w14:textId="399DD056" w:rsidR="009B235F" w:rsidRPr="00A248C8" w:rsidRDefault="009B235F">
      <w:pPr>
        <w:spacing w:line="240" w:lineRule="auto"/>
        <w:jc w:val="left"/>
        <w:rPr>
          <w:i/>
          <w:sz w:val="18"/>
          <w:szCs w:val="18"/>
        </w:rPr>
      </w:pPr>
      <w:r>
        <w:rPr>
          <w:noProof/>
        </w:rPr>
        <w:drawing>
          <wp:inline distT="0" distB="0" distL="0" distR="0" wp14:anchorId="02DBC310" wp14:editId="45D05585">
            <wp:extent cx="5731510" cy="4204335"/>
            <wp:effectExtent l="19050" t="19050" r="21590" b="24765"/>
            <wp:docPr id="6" name="Picture 6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Chart, bar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20433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40929DC" w14:textId="126AB79B" w:rsidR="00083D22" w:rsidRPr="00A248C8" w:rsidRDefault="00083D22">
      <w:pPr>
        <w:spacing w:line="240" w:lineRule="auto"/>
        <w:jc w:val="center"/>
        <w:rPr>
          <w:i/>
          <w:sz w:val="18"/>
          <w:szCs w:val="18"/>
        </w:rPr>
        <w:sectPr w:rsidR="00083D22" w:rsidRPr="00A248C8" w:rsidSect="00496C88">
          <w:pgSz w:w="11906" w:h="16838"/>
          <w:pgMar w:top="1440" w:right="1440" w:bottom="1440" w:left="1440" w:header="708" w:footer="708" w:gutter="0"/>
          <w:cols w:space="720"/>
          <w:docGrid w:linePitch="299"/>
        </w:sectPr>
      </w:pPr>
      <w:bookmarkStart w:id="9" w:name="_z8cc2ocxaosm" w:colFirst="0" w:colLast="0"/>
      <w:bookmarkEnd w:id="9"/>
    </w:p>
    <w:p w14:paraId="2E97C406" w14:textId="0D1FC081" w:rsidR="00083D22" w:rsidRPr="00A248C8" w:rsidRDefault="009B235F" w:rsidP="009B235F">
      <w:pPr>
        <w:spacing w:line="240" w:lineRule="auto"/>
        <w:ind w:right="-600"/>
        <w:rPr>
          <w:i/>
          <w:sz w:val="18"/>
          <w:szCs w:val="18"/>
        </w:rPr>
      </w:pPr>
      <w:r>
        <w:rPr>
          <w:noProof/>
        </w:rPr>
        <w:lastRenderedPageBreak/>
        <w:drawing>
          <wp:inline distT="0" distB="0" distL="0" distR="0" wp14:anchorId="004AEF0A" wp14:editId="70725FFE">
            <wp:extent cx="5731510" cy="4011295"/>
            <wp:effectExtent l="19050" t="19050" r="21590" b="27305"/>
            <wp:docPr id="7" name="Picture 7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Chart, bar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01129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F47F1A0" w14:textId="77777777" w:rsidR="00083D22" w:rsidRPr="00A248C8" w:rsidRDefault="00083D22">
      <w:pPr>
        <w:spacing w:line="240" w:lineRule="auto"/>
        <w:rPr>
          <w:i/>
          <w:sz w:val="18"/>
          <w:szCs w:val="18"/>
        </w:rPr>
      </w:pPr>
      <w:bookmarkStart w:id="10" w:name="_mi1pi02iis41" w:colFirst="0" w:colLast="0"/>
      <w:bookmarkEnd w:id="10"/>
    </w:p>
    <w:p w14:paraId="34459DF9" w14:textId="50CD3499" w:rsidR="00083D22" w:rsidRDefault="00083D22">
      <w:pPr>
        <w:spacing w:line="240" w:lineRule="auto"/>
        <w:rPr>
          <w:i/>
          <w:sz w:val="18"/>
          <w:szCs w:val="18"/>
        </w:rPr>
      </w:pPr>
      <w:bookmarkStart w:id="11" w:name="_9ahc15njahim" w:colFirst="0" w:colLast="0"/>
      <w:bookmarkStart w:id="12" w:name="_kcy9g0velx7f" w:colFirst="0" w:colLast="0"/>
      <w:bookmarkStart w:id="13" w:name="_dtv9qkqjxt5r" w:colFirst="0" w:colLast="0"/>
      <w:bookmarkEnd w:id="11"/>
      <w:bookmarkEnd w:id="12"/>
      <w:bookmarkEnd w:id="13"/>
    </w:p>
    <w:p w14:paraId="6B67C066" w14:textId="1793E6F0" w:rsidR="009B235F" w:rsidRDefault="009B235F">
      <w:pPr>
        <w:spacing w:line="240" w:lineRule="auto"/>
        <w:rPr>
          <w:i/>
          <w:sz w:val="18"/>
          <w:szCs w:val="18"/>
        </w:rPr>
      </w:pPr>
      <w:r w:rsidRPr="009B235F">
        <w:rPr>
          <w:noProof/>
        </w:rPr>
        <w:drawing>
          <wp:inline distT="0" distB="0" distL="0" distR="0" wp14:anchorId="65E818F8" wp14:editId="28E3E367">
            <wp:extent cx="5731510" cy="4175125"/>
            <wp:effectExtent l="19050" t="19050" r="21590" b="15875"/>
            <wp:docPr id="8" name="Picture 8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Chart, bar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17512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00F39F0" w14:textId="47751CDE" w:rsidR="00C234B7" w:rsidRDefault="00C234B7">
      <w:pPr>
        <w:spacing w:line="240" w:lineRule="auto"/>
        <w:rPr>
          <w:i/>
          <w:sz w:val="18"/>
          <w:szCs w:val="18"/>
        </w:rPr>
      </w:pPr>
    </w:p>
    <w:p w14:paraId="4D5559F4" w14:textId="77777777" w:rsidR="000E6BBC" w:rsidRDefault="00C234B7">
      <w:pPr>
        <w:rPr>
          <w:i/>
          <w:sz w:val="18"/>
          <w:szCs w:val="18"/>
        </w:rPr>
        <w:sectPr w:rsidR="000E6BBC">
          <w:pgSz w:w="11906" w:h="16838"/>
          <w:pgMar w:top="1440" w:right="1440" w:bottom="1440" w:left="1440" w:header="708" w:footer="708" w:gutter="0"/>
          <w:cols w:space="720"/>
        </w:sectPr>
      </w:pPr>
      <w:r>
        <w:rPr>
          <w:i/>
          <w:sz w:val="18"/>
          <w:szCs w:val="18"/>
        </w:rPr>
        <w:br w:type="page"/>
      </w:r>
    </w:p>
    <w:p w14:paraId="0EEBE6EE" w14:textId="391386D4" w:rsidR="000E6BBC" w:rsidRDefault="000E6BBC">
      <w:pPr>
        <w:rPr>
          <w:iCs/>
          <w:sz w:val="18"/>
          <w:szCs w:val="18"/>
        </w:rPr>
      </w:pPr>
      <w:r>
        <w:rPr>
          <w:iCs/>
          <w:sz w:val="18"/>
          <w:szCs w:val="18"/>
        </w:rPr>
        <w:lastRenderedPageBreak/>
        <w:t>Table S7. Details of koala history and fate</w:t>
      </w:r>
    </w:p>
    <w:tbl>
      <w:tblPr>
        <w:tblW w:w="16264" w:type="dxa"/>
        <w:tblInd w:w="-1139" w:type="dxa"/>
        <w:tblLayout w:type="fixed"/>
        <w:tblLook w:val="04A0" w:firstRow="1" w:lastRow="0" w:firstColumn="1" w:lastColumn="0" w:noHBand="0" w:noVBand="1"/>
      </w:tblPr>
      <w:tblGrid>
        <w:gridCol w:w="620"/>
        <w:gridCol w:w="657"/>
        <w:gridCol w:w="567"/>
        <w:gridCol w:w="709"/>
        <w:gridCol w:w="567"/>
        <w:gridCol w:w="407"/>
        <w:gridCol w:w="868"/>
        <w:gridCol w:w="766"/>
        <w:gridCol w:w="935"/>
        <w:gridCol w:w="850"/>
        <w:gridCol w:w="508"/>
        <w:gridCol w:w="910"/>
        <w:gridCol w:w="908"/>
        <w:gridCol w:w="709"/>
        <w:gridCol w:w="792"/>
        <w:gridCol w:w="709"/>
        <w:gridCol w:w="709"/>
        <w:gridCol w:w="709"/>
        <w:gridCol w:w="708"/>
        <w:gridCol w:w="993"/>
        <w:gridCol w:w="850"/>
        <w:gridCol w:w="813"/>
      </w:tblGrid>
      <w:tr w:rsidR="000E0DB4" w:rsidRPr="00CD4804" w14:paraId="2B0CCF90" w14:textId="77777777" w:rsidTr="000E0DB4">
        <w:trPr>
          <w:trHeight w:val="990"/>
        </w:trPr>
        <w:tc>
          <w:tcPr>
            <w:tcW w:w="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D4FBF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>Koala</w:t>
            </w:r>
          </w:p>
        </w:tc>
        <w:tc>
          <w:tcPr>
            <w:tcW w:w="6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D358B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>Capture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FE8B51" w14:textId="59BB00D3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>Year</w:t>
            </w:r>
            <w:r w:rsidR="000E0DB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 xml:space="preserve"> of study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33766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>Region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52D87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>Age group</w:t>
            </w: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470EC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>Sex</w:t>
            </w:r>
          </w:p>
        </w:tc>
        <w:tc>
          <w:tcPr>
            <w:tcW w:w="8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0F593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>Date captured</w:t>
            </w:r>
          </w:p>
        </w:tc>
        <w:tc>
          <w:tcPr>
            <w:tcW w:w="7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DD5F4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>Reason for capture</w:t>
            </w:r>
          </w:p>
        </w:tc>
        <w:tc>
          <w:tcPr>
            <w:tcW w:w="9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9DF72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>Medical intervention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1F2F0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>Details of medical treatment</w:t>
            </w:r>
          </w:p>
        </w:tc>
        <w:tc>
          <w:tcPr>
            <w:tcW w:w="5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5C825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>Days in care</w:t>
            </w:r>
          </w:p>
        </w:tc>
        <w:tc>
          <w:tcPr>
            <w:tcW w:w="9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0189D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>Date Released</w:t>
            </w:r>
          </w:p>
        </w:tc>
        <w:tc>
          <w:tcPr>
            <w:tcW w:w="9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12D4F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>Last date tracked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805D2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>Days in situ</w:t>
            </w:r>
          </w:p>
        </w:tc>
        <w:tc>
          <w:tcPr>
            <w:tcW w:w="7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83343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>Distance between capture and release sites (m)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778DB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>Body condition score (at time of release)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841D2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>Climbing ability score (at time of release) 1-3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5FA7F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 xml:space="preserve">Survival 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BB115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>Survival analysis days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95C87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>Survival analysis medical intervention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38797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>Comments</w:t>
            </w:r>
          </w:p>
        </w:tc>
        <w:tc>
          <w:tcPr>
            <w:tcW w:w="8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98840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b/>
                <w:bCs/>
                <w:sz w:val="13"/>
                <w:szCs w:val="13"/>
                <w:lang w:eastAsia="zh-CN"/>
              </w:rPr>
              <w:t>Capture history prior to this study</w:t>
            </w:r>
          </w:p>
        </w:tc>
      </w:tr>
      <w:tr w:rsidR="000E0DB4" w:rsidRPr="00CD4804" w14:paraId="4B2B011C" w14:textId="77777777" w:rsidTr="000E0DB4">
        <w:trPr>
          <w:trHeight w:val="48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839FC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imee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6692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4D6D7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6D35B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B26BE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E215CC" w14:textId="73BE3EF1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F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AF24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8/9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DD45F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private property with dogs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D2DDB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918BE8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. Not taken to vet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B0FA8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86FBB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9/9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233B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/11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37478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BFE18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56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3BEFE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7048E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AA0F7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20865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DF12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AA08B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1D254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7574CECB" w14:textId="77777777" w:rsidTr="000E0DB4">
        <w:trPr>
          <w:trHeight w:val="48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D6689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nnie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762A8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4ABBE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16BF8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W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BE12E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E7192D" w14:textId="5A54AD60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F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DD29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/10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443B9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spected chlamydia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AE5F0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7F72B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dated for health assessment and swabbed for chlamydia (positive), treated with antibiotics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60D00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6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8F4C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6/12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27F0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2/6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F42F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98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391CB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0FF65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6A61A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318C7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E6F65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9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64A0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D25B7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0AA55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0C575EF0" w14:textId="77777777" w:rsidTr="000E0DB4">
        <w:trPr>
          <w:trHeight w:val="480"/>
        </w:trPr>
        <w:tc>
          <w:tcPr>
            <w:tcW w:w="6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2E2EB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ries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C21A5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792D8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D3AD0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A155A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5FFAC1" w14:textId="05ECD3D5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F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3872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6/4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055A4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itting on ground, irritated eye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6557F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EBBCF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Oral fluids and </w:t>
            </w:r>
            <w:proofErr w:type="spellStart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>criticare</w:t>
            </w:r>
            <w:proofErr w:type="spellEnd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for dehydration. Sedated and swabbed for chlamydia (negative)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BC328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2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B623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/5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4F8B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0/7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6702D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E5A57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7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097D4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18E03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.5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5E97B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F00DF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61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53C00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FB82F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1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DC528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7B64B8B5" w14:textId="77777777" w:rsidTr="000E0DB4">
        <w:trPr>
          <w:trHeight w:val="96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E1D8C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454D7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cond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B9908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EAF4D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BEEB5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57344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7D998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0/7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77B50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69788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40E37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dated for health assessment and swabbed for chlamydia (negative). Relaxed pouch muscle and joey undernourished, so monitored in care. Joey eventually died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63876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56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E4A5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4/9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7CAB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/12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8D52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78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95162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7EB0E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5466E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FC8A7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594D0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EBDB4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49252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23905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63AAA626" w14:textId="77777777" w:rsidTr="000E0DB4">
        <w:trPr>
          <w:trHeight w:val="480"/>
        </w:trPr>
        <w:tc>
          <w:tcPr>
            <w:tcW w:w="6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0F01F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Bobby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CC726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4E6A7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56E07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ED5C5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FD4BCD" w14:textId="422E9040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M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1E68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7/1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05372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private property with dogs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2103B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997B8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taken to vet. Oral fluids for dehydration. Monitored for infection due to a possible dog bite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25766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5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D729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2/1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1E4C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1/1/202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92323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9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9CF08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7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C4134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24796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51A8B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ortality</w:t>
            </w:r>
          </w:p>
        </w:tc>
        <w:tc>
          <w:tcPr>
            <w:tcW w:w="70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C1BDC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9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9A967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8B5A4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Treated as mortality (returned to care for Major medical treatment) on 21/01/2020. Later, he was re-released (12/02/2020), re-rescued (13/02/2020), and then died in care (24/02/2020). Cause of death: bone marrow myeloid and erythroid hypoplasia, marked lymphoid depletion (spleen)</w:t>
            </w:r>
          </w:p>
        </w:tc>
        <w:tc>
          <w:tcPr>
            <w:tcW w:w="81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122F3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74D46712" w14:textId="77777777" w:rsidTr="000E0DB4">
        <w:trPr>
          <w:trHeight w:val="72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B4F718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780DC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cond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B5CF75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E4838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96016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C154F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6561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1/1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8069B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itting on ground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64A3B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EA791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dated for health assessment and swabbed for chlamydia (negative). Bacterial infection treated with antibiotics. IV fluids for dehydration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33D1E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2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94CE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2/2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7679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3/2/202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D345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BDC17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60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B33C6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22382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D0209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7FB33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0C6908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26162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2D6DA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32E62E67" w14:textId="77777777" w:rsidTr="000E0DB4">
        <w:trPr>
          <w:trHeight w:val="94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8321B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B12CD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Third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12194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5FDB0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639F6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E5DFF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D17F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3/2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1E0CE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itting on ground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E25C4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FADF8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dated for health assessment. Bacterial infection treated with antibiotics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5DAEF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EBFD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Died in care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E2106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9BA73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6ACF7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A68E1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A6754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EE0BF8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4E078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82B49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5788D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2A1EA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6F8F63AD" w14:textId="77777777" w:rsidTr="000E0DB4">
        <w:trPr>
          <w:trHeight w:val="960"/>
        </w:trPr>
        <w:tc>
          <w:tcPr>
            <w:tcW w:w="6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8F016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Boris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36B4E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C6B08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6EDDC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3EA74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badult</w:t>
            </w:r>
          </w:p>
        </w:tc>
        <w:tc>
          <w:tcPr>
            <w:tcW w:w="40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A45164" w14:textId="0D3E4825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M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35A2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6/11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37129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spected dog attack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D1051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BC51B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Superficial injuries to eye, </w:t>
            </w:r>
            <w:proofErr w:type="gramStart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se</w:t>
            </w:r>
            <w:proofErr w:type="gramEnd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and mouth. Sedated for health assessment and swabbed for chlamydia (negative). Injections of anti-inflammatory and </w:t>
            </w:r>
            <w:proofErr w:type="spellStart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ntiobiotics</w:t>
            </w:r>
            <w:proofErr w:type="spellEnd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>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96B81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0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0F41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6/12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0F6F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3/11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E343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42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35484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73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232ED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C83CB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CE90D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98AB0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60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E61A9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96CDD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1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62EF9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59D6A6C4" w14:textId="77777777" w:rsidTr="000E0DB4">
        <w:trPr>
          <w:trHeight w:val="30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EFD79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2F6DF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cond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996A2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8B1FF5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55CB2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5F662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E5E2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3/11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CEC75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C3731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23CCB8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. Not taken to vet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7176B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0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E3924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3/11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FCBA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/12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52E1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8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2639C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2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83E9E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B01B0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08CD1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B1532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D10BC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BD21F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CBD5D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7557C88F" w14:textId="77777777" w:rsidTr="000E0DB4">
        <w:trPr>
          <w:trHeight w:val="720"/>
        </w:trPr>
        <w:tc>
          <w:tcPr>
            <w:tcW w:w="6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C8970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proofErr w:type="spellStart"/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Cammi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55C72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C4CE3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28320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132D4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BCB943" w14:textId="3E7ABDE6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M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C093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5/1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9A86E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, heat stress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372D4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D0EE5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dated for health assessment and swabbed for chlamydia (negative). Oral fluids for dehydration. Biopsy on lumps on groin (benign)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532DA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0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B618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5/1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8FCD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/2/202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88F9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A8376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58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62CEE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A73A6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78186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ortality</w:t>
            </w:r>
          </w:p>
        </w:tc>
        <w:tc>
          <w:tcPr>
            <w:tcW w:w="70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4DB80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8F73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511F05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ortality in care on 07/02/2020. Mortality date recorded as date put back into care (02/02/2020). Cause of death: died coming out of anaesthesia.</w:t>
            </w:r>
          </w:p>
        </w:tc>
        <w:tc>
          <w:tcPr>
            <w:tcW w:w="81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1FF07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658482FB" w14:textId="77777777" w:rsidTr="000E0DB4">
        <w:trPr>
          <w:trHeight w:val="72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B607E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5A807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cond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00052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D205B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328DA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704A6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3475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/2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354428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itting on ground, heat stress, severe dehydration, irritated eye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845AB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981FE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V fluids for dehydration. Surgery to remove benign lumps in groin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0DA8F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77B0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Died in care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D75B9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E265F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6F471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082A2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47103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45C35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6353F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982A0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903FF5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F25A7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655A816A" w14:textId="77777777" w:rsidTr="000E0DB4">
        <w:trPr>
          <w:trHeight w:val="48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A1C08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Daisy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640A1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E397F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493AB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5D63F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badult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D15932" w14:textId="059573FA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F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791C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3/8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815FF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, laceration near eye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4BF95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A9AB0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dated for health assessment and swabbed for chlamydia (negative). Stitches to laceration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12909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0FBE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1/8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C454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/12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CA7A6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2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C6917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3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C6759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99FE0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B2C95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E2683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5EC5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097D7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ECAE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71669C1D" w14:textId="77777777" w:rsidTr="000E0DB4">
        <w:trPr>
          <w:trHeight w:val="300"/>
        </w:trPr>
        <w:tc>
          <w:tcPr>
            <w:tcW w:w="6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23B19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Digger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62131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83AD5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9D440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47E2E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badult</w:t>
            </w:r>
          </w:p>
        </w:tc>
        <w:tc>
          <w:tcPr>
            <w:tcW w:w="40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D8F616" w14:textId="2E653B72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M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6583F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9/9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8513C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5523E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ED72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. Not taken to vet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A1515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B9F30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/10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AC785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2/10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212B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0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E530F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75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94C4B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4B1E1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CDECA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FCF1D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59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D7059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FE8A68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1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10B11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0AD22580" w14:textId="77777777" w:rsidTr="000E0DB4">
        <w:trPr>
          <w:trHeight w:val="30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7FFFC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84E0F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cond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B6615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C1B7C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B501D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14BB85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AC76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2/10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710F2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5EA58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020B6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. Not taken to vet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7B7D6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0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79BB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2/10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E4CA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4/10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0200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2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587EB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8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01D65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89D49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ACF1F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CBF73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D7A1F8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6D6848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466D0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75D1EA7A" w14:textId="77777777" w:rsidTr="000E0DB4">
        <w:trPr>
          <w:trHeight w:val="30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F5658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45F26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Third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71DA0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C6DCD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13262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AC992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BB92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4/10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7B7E3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A5C46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6D1EC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. Not taken to vet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4387D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E776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5/10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F87F4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/12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7386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7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7BCC6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21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5DE82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A024B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AD66A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49181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2F4138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E5C0A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1CD98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7E452101" w14:textId="77777777" w:rsidTr="000E0DB4">
        <w:trPr>
          <w:trHeight w:val="480"/>
        </w:trPr>
        <w:tc>
          <w:tcPr>
            <w:tcW w:w="6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D53B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Ella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22589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AD9E6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A1BCF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DA2AE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AC2F4A" w14:textId="727E5148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F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F082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5/7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083A4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AF75A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42522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dated for health assessment and swabbed for chlamydia (negative)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576A8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DAEC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9/7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5FE6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3/7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E6D0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EA29D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04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541E0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11F01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3405C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ortality</w:t>
            </w:r>
          </w:p>
        </w:tc>
        <w:tc>
          <w:tcPr>
            <w:tcW w:w="70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CFA82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8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736EE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71B848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Eventually deemed unsuitable for release in wild, placed in permanent care at Port Macquarie Koala Hospital. </w:t>
            </w: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 xml:space="preserve">Was </w:t>
            </w:r>
            <w:proofErr w:type="spellStart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>calssified</w:t>
            </w:r>
            <w:proofErr w:type="spellEnd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as a mortality on 6/08/2021 due to requiring major medical intervention</w:t>
            </w:r>
          </w:p>
        </w:tc>
        <w:tc>
          <w:tcPr>
            <w:tcW w:w="81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B7766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Y</w:t>
            </w:r>
          </w:p>
        </w:tc>
      </w:tr>
      <w:tr w:rsidR="000E0DB4" w:rsidRPr="00CD4804" w14:paraId="1999796A" w14:textId="77777777" w:rsidTr="000E0DB4">
        <w:trPr>
          <w:trHeight w:val="30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10254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73608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cond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4AC9F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323DE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7CA90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6DEFB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184A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3/7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9B310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B5512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F837E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. Not taken to vet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85DC8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0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6B178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3/7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72EED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6/8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067C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D9D1F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59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591C6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A3077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63141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075DE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A91CD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C41C0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73192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7FCF1230" w14:textId="77777777" w:rsidTr="000E0DB4">
        <w:trPr>
          <w:trHeight w:val="48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D3957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1A251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Third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0EA16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53AEE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69F21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794735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D707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6/8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C0E94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C3789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F6A45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dated for health assessment. Swollen toe, one claw missing. Injections of anti-inflammatory drug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C0CE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3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8C01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9/8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DB34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8/8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2A55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9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6E0DE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31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18A7E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EDC69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E89D4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E72B8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7E89E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7C456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7FFB0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41E33A06" w14:textId="77777777" w:rsidTr="000E0DB4">
        <w:trPr>
          <w:trHeight w:val="48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F9ADE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924BE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ourth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7742A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44B0B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3B871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B947F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0A3F0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8/8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1F9115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Unsuitable environment (private property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0DA14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F1FC8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. Not taken to vet. Monitored for climbing ability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71ED6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0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CABB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7/9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450AA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9/9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7CF0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8E890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88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2B959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1625E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B918A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F2F98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5AD76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0668D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F061C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424E4EA7" w14:textId="77777777" w:rsidTr="000E0DB4">
        <w:trPr>
          <w:trHeight w:val="30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35DD4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76081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fth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212F6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243C1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22F92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BC439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A3D5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9/9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91117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59008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75979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. Not taken to vet. Monitored for climbing ability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45CC0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0332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/11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660F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5/12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E3A84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BA46A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41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35B01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B03A8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C1B89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D33C25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B70F6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D7234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7186D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1B433957" w14:textId="77777777" w:rsidTr="000E0DB4">
        <w:trPr>
          <w:trHeight w:val="48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2C3C3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0E611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ixth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AEC2A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6DAB8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5B0CD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09C05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23E68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5/12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50841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n same tree for 12 days, 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E9451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0C8D9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A1054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4D87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released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02809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0AFB0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4D899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A490B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4FB58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F428F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D3716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B1692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1D0CD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8242A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3A5C9652" w14:textId="77777777" w:rsidTr="000E0DB4">
        <w:trPr>
          <w:trHeight w:val="960"/>
        </w:trPr>
        <w:tc>
          <w:tcPr>
            <w:tcW w:w="6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FB751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Ernie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C75C2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262C2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7825D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W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515F6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C5131B" w14:textId="1297F686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M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AF13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2/2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848EF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spected chlamydia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6C83C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09178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Sedated for health assessment and swabbed for chlamydia (positive), treated with antibiotics. One eye removed. Topical antifungals for hair loss on feet due to suspected fungal dermatitis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D9726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5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6049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5/7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EB4A1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/11/202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6D68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06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E2033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2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A32C7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ED2A3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7881B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1593F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06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9301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1683E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Had injuries related to collar so was recaptured and survival date calculated as rescue date (8/11/2020). Returned to wild without tracking device. Not considered a mortality for survival analysis</w:t>
            </w:r>
          </w:p>
        </w:tc>
        <w:tc>
          <w:tcPr>
            <w:tcW w:w="81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CFDCF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491879E3" w14:textId="77777777" w:rsidTr="000E0DB4">
        <w:trPr>
          <w:trHeight w:val="72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FF902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4AAD4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cond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E6F0C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AF2C8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4B052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11EDD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EBCF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/11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04BB88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Complication with tracking device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9B1BC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85BD85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Sedated for health assessment and swabbed for </w:t>
            </w: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chlamydia (negative). Wound on neck, treated with topical antibacterial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C4667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6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ACFB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4/11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EC6E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C1E46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637A9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62B76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233F1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3735A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13517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2A1D3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AFF47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4159A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03B9050D" w14:textId="77777777" w:rsidTr="000E0DB4">
        <w:trPr>
          <w:trHeight w:val="480"/>
        </w:trPr>
        <w:tc>
          <w:tcPr>
            <w:tcW w:w="6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08D1B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ernando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62CBB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2E5B6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75B7D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W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1B88A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555F2E" w14:textId="2B0936A2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M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147A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3/4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95656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spected chlamydia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609EB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B622C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Sedated for health assessment and swabbed for chlamydia (positive), treated with antibiotics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612B0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3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B586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5/7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3AF9C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3/12/202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D0E0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71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5FE80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01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54307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38D9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EA825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97F45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71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57D2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2023C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Had injuries related to collar so was recaptured and survival date calculated as rescue date (23/12/2020). Not considered a mortality for survival analysis. Died 25/12/2020.</w:t>
            </w:r>
          </w:p>
        </w:tc>
        <w:tc>
          <w:tcPr>
            <w:tcW w:w="81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0A645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0AD17C67" w14:textId="77777777" w:rsidTr="000E0DB4">
        <w:trPr>
          <w:trHeight w:val="88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037F3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34435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cond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090D4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4FCD2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7E92B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CF0A6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F442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3/12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753B45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Complication with tracking device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6F900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F4F45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Large flesh wound on neck, treated with antibiotics. </w:t>
            </w:r>
            <w:proofErr w:type="gramStart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ggots</w:t>
            </w:r>
            <w:proofErr w:type="gramEnd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removal from wound and washed with iodine. 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4FB13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E302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Died in care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99D8E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1F69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FF052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75AFB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E3C83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83D42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6F63D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56105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BE90C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C5300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589901EA" w14:textId="77777777" w:rsidTr="000E0DB4">
        <w:trPr>
          <w:trHeight w:val="48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9E43C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Gilly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9BD4C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3ED72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D176A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W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C1729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5675E9" w14:textId="0D8AFAA4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F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617B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7/9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F826B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spected chlamydia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F2EC1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58EB0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Sedated for health assessment and swabbed for chlamydia (positive), treated with antibiotics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3C505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70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3F92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6/12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ACA5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1/3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1AF7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05611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82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6A88A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09F5B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2549E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90C82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B8AE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EDDBF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1BCD2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Y</w:t>
            </w:r>
          </w:p>
        </w:tc>
      </w:tr>
      <w:tr w:rsidR="000E0DB4" w:rsidRPr="00CD4804" w14:paraId="1D6A23A7" w14:textId="77777777" w:rsidTr="000E0DB4">
        <w:trPr>
          <w:trHeight w:val="720"/>
        </w:trPr>
        <w:tc>
          <w:tcPr>
            <w:tcW w:w="6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EB5E2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Gladys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88BAF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796EA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9792B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E4C61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90E02A" w14:textId="458020FA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F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4636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9/1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9572F5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67D80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D65E4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Sedated for health assessment and swabbed for chlamydia (negative). While in care developed eye infection, treated </w:t>
            </w: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with antibacterial cream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EBA16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23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B137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1/2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7183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/6/202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9019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01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3E271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21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6E6A2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EB615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02142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CC1C4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69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665A4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A38CA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For survival analysis, Gladys was censored on the 3rd capture date (08/08/2020) as she went into care for a long time due to </w:t>
            </w:r>
            <w:proofErr w:type="gramStart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>twins, but</w:t>
            </w:r>
            <w:proofErr w:type="gramEnd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</w:t>
            </w: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 xml:space="preserve">did not herself receive </w:t>
            </w:r>
            <w:proofErr w:type="spellStart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>life saving</w:t>
            </w:r>
            <w:proofErr w:type="spellEnd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medical intervention.</w:t>
            </w:r>
          </w:p>
        </w:tc>
        <w:tc>
          <w:tcPr>
            <w:tcW w:w="81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57913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Y</w:t>
            </w:r>
          </w:p>
        </w:tc>
      </w:tr>
      <w:tr w:rsidR="000E0DB4" w:rsidRPr="00CD4804" w14:paraId="038A40CB" w14:textId="77777777" w:rsidTr="000E0DB4">
        <w:trPr>
          <w:trHeight w:val="30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E67425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0264F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cond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E73F8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7DE17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3E37A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EA548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92B0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/6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B4E55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D00C9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807EC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. Not taken to vet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8BBA6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0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B112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/6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4D07A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/8/202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BD51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68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9A55A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1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D5BFE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2F52D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89C0B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B4338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29C19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F3DDE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939A1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07D22474" w14:textId="77777777" w:rsidTr="000E0DB4">
        <w:trPr>
          <w:trHeight w:val="86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E44B3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2661E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Third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86F4D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6AF9B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FB1B7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59048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0FDBF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/8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76E85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Had twins, both underweight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BC991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48E8E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Sedated for health assessment. Treated for mastitis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1AF96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78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F7D7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1/8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D719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6/12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C41A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27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50085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6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5D264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91895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4EC6D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2FFA9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ACE7F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4CC83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AA217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70E8929B" w14:textId="77777777" w:rsidTr="000E0DB4">
        <w:trPr>
          <w:trHeight w:val="96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CD2A4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Gwen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DC42E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FF98F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9B4D8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W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F96D1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DABE4F" w14:textId="7FF33921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F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3A3F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9/4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75BDE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spected chlamydia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022C5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6BEA0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Sedated for health assessment and swabbed for chlamydia (positive), treated with antibiotics. Unilateral </w:t>
            </w:r>
            <w:proofErr w:type="spellStart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>paraovarian</w:t>
            </w:r>
            <w:proofErr w:type="spellEnd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cyst detected and drained. Ear discharge treated with antibiotic injection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FD37D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25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5479F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2/8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7D56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8/10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337C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77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20635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2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90502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5FFC4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5EF3C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BB296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7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2F536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9F056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9F5E1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Y</w:t>
            </w:r>
          </w:p>
        </w:tc>
      </w:tr>
      <w:tr w:rsidR="000E0DB4" w:rsidRPr="00CD4804" w14:paraId="5874841E" w14:textId="77777777" w:rsidTr="000E0DB4">
        <w:trPr>
          <w:trHeight w:val="480"/>
        </w:trPr>
        <w:tc>
          <w:tcPr>
            <w:tcW w:w="6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4D3BB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Herman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F9D68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A8694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DB163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W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F024F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C690D6" w14:textId="566A186D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M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AF46A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7/2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3701B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spected chlamydia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4A6D8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59956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dated for health assessment and swabbed for chlamydia (positive), treated with antibiotics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C5B92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5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5D0F7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5/4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7439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/9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7C46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36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167C2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0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A5009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146B6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696AB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ortality</w:t>
            </w:r>
          </w:p>
        </w:tc>
        <w:tc>
          <w:tcPr>
            <w:tcW w:w="70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2FEAF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36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54C7B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7E78B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Treated as mortality (returned to care for Major medical treatment) on 08/09/2021</w:t>
            </w:r>
          </w:p>
        </w:tc>
        <w:tc>
          <w:tcPr>
            <w:tcW w:w="81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EAF2E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1428CE17" w14:textId="77777777" w:rsidTr="000E0DB4">
        <w:trPr>
          <w:trHeight w:val="48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FD5FB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4CFF9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cond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F6FC9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45A6B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1A981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49BF1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49E2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/9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A5603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spected chlamydia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68200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A1796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Sedated for health assessment and swabbed for chlamydia (positive), treated </w:t>
            </w: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with antibiotics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BBE5A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45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5DAB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3/10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5387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4/12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D2E7D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52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161EE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1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ACED1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1095C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4DAD0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F3F44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EF48F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CF31A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AFB7B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0B64CE1F" w14:textId="77777777" w:rsidTr="000E0DB4">
        <w:trPr>
          <w:trHeight w:val="96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7708B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Huntress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9655C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66AD7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19317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W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8B01B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badult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CD838D" w14:textId="2755A2C6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F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3C894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4/1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6BF09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Rescued during bushfire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FAA63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C7EE3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Sedated for health assessment and swabbed for chlamydia (negative). Maggots in cloaca flushed out. Bacterial infection treated with antibiotics. Oral and IV fluids for dehydration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098F9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29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659E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2/5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4397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4/12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DE48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571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13BAA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02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EB417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3BA56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44860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D79EA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57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F39A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83773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82222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314EAFF4" w14:textId="77777777" w:rsidTr="000E0DB4">
        <w:trPr>
          <w:trHeight w:val="144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44253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Jarod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54CAC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F3402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F1038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W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21AA2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badult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88D4DD" w14:textId="61D5A168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M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AD51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8/12/2019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AD8CA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Burns to paws, dehydration 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FAA0F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FDEE9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Sedated for health assessment and swabbed for chlamydia (negative). Burns treated with topical antibacterial cream. IV fluids for dehydration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B6B59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02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0CB5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/4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66B32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/4/202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4EA5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CEE46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7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1CD9E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E012E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4263F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ortality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02B79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A6ED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8B8E38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ortality in situ on 11/04/2020. Cause of death: presumed predation - all internal organs had been eaten so wasn’t possible to assess underlying disease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DBB8D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5DDE780A" w14:textId="77777777" w:rsidTr="000E0DB4">
        <w:trPr>
          <w:trHeight w:val="720"/>
        </w:trPr>
        <w:tc>
          <w:tcPr>
            <w:tcW w:w="6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C0DEA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Jeff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2BBE8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38606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D683A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85F87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998954" w14:textId="55435928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M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639C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/2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534E1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Sitting on ground, severely heat stressed 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E807E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82DA5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Sedated for health assessment and swabbed for chlamydia (negative). Oral and IV fluids for dehydration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FF2C2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23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4CC8F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/6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5FFB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3/6/202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12AB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0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FF75C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5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565D4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46900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0FCE1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ortality</w:t>
            </w:r>
          </w:p>
        </w:tc>
        <w:tc>
          <w:tcPr>
            <w:tcW w:w="70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61D34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0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F3D20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CCC14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ortality in care on 18/06/2020. Mortality date recorded as date put back into care (13/06/2020). Cause of death: died coming out of anaesthesia.</w:t>
            </w:r>
          </w:p>
        </w:tc>
        <w:tc>
          <w:tcPr>
            <w:tcW w:w="81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1F111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76C2ECDD" w14:textId="77777777" w:rsidTr="000E0DB4">
        <w:trPr>
          <w:trHeight w:val="48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B000A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17066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cond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5C71A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82142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4AE96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E86C0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54C6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3/6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D172B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Imminent danger (roadside), wheezing, </w:t>
            </w: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irritated eye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2AF27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A53945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Sedated for health assessment. Mass </w:t>
            </w: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found in lung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92C4B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 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91603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Died in care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261A7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D22F4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6DA8A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EB653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97777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CF648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4F72E5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F7805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03C945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4D4E5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6D246B6D" w14:textId="77777777" w:rsidTr="000E0DB4">
        <w:trPr>
          <w:trHeight w:val="216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05E05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Julie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7BF51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75855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8A01C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71E8B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badult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FA40CD" w14:textId="421CBB25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F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4BD6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6/12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331CD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E5564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2B4E7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. Not taken to vet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6DE3F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ECE6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7/12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FFE5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/1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5CEB5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7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BCD74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73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9C5A0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3662B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7695D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60621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0746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9EA86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AE489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Y</w:t>
            </w:r>
          </w:p>
        </w:tc>
      </w:tr>
      <w:tr w:rsidR="000E0DB4" w:rsidRPr="00CD4804" w14:paraId="2E265303" w14:textId="77777777" w:rsidTr="000E0DB4">
        <w:trPr>
          <w:trHeight w:val="300"/>
        </w:trPr>
        <w:tc>
          <w:tcPr>
            <w:tcW w:w="6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3A1DE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Kai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98D5C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4EA82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95F77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42C65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C040CA" w14:textId="4F401FAF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M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8253E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1/11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D9E9E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EF689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8C0D45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. Not taken to vet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E5F48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0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3689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1/11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0388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0/11/202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489E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9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5C138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62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64FD8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5DF5D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ACE08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ortality</w:t>
            </w:r>
          </w:p>
        </w:tc>
        <w:tc>
          <w:tcPr>
            <w:tcW w:w="70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2E169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26B67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32D1D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ortality in situ on 04/12/2020. Cause of death: head and muscle trauma, generalised cachexia</w:t>
            </w:r>
          </w:p>
        </w:tc>
        <w:tc>
          <w:tcPr>
            <w:tcW w:w="81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A9F4E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0AA08202" w14:textId="77777777" w:rsidTr="000E0DB4">
        <w:trPr>
          <w:trHeight w:val="48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4B59E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C5D00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cond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C9C0A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F1B8E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4EC8F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805FC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E844E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0/11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A7BD9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itting on ground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22014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9716E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taken to vet. Oral fluids for dehydration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571C5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665A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/12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6BF2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/12/202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F8B2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39AD6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BF4E8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33299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CF5C5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15A728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BA7C8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4910F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1C316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634D1A79" w14:textId="77777777" w:rsidTr="000E0DB4">
        <w:trPr>
          <w:trHeight w:val="96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A839A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Kellie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B98F7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C1BE7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B4CD3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W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30DB9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badult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6432CD" w14:textId="4DE3D10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F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FDB63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2/12/2019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45453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Rescued during bushfire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7CF69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0DE89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Sedated for health assessment and swabbed for chlamydia (negative). Topical creams for skin condition. IV fluids for dehydration. Pneumonia treated with antibiotics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A1810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52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F2FD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2/5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3B76E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0/11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DDC2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557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049D3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0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100BE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A5EE0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A9F45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0F670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55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F4A3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FFB47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BB1CC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096F5FFC" w14:textId="77777777" w:rsidTr="000E0DB4">
        <w:trPr>
          <w:trHeight w:val="480"/>
        </w:trPr>
        <w:tc>
          <w:tcPr>
            <w:tcW w:w="6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FD75A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Kevin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97CF3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F4CC9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58A5E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E05BF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35DC0B" w14:textId="74F7823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M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7516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3/12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0A101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Unsuitable environment (private property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17327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F8EF3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taken to vets. Oral fluids for rehydration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FD792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DB04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5/12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1395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9/5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271E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6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D7E7C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E3C71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59724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810A9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80410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67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4BCB9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CF1B9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Not considered a mortality as even though he received major medical treatment in </w:t>
            </w: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 xml:space="preserve">subsequent release, we do not consider this to be </w:t>
            </w:r>
            <w:proofErr w:type="spellStart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>life saving</w:t>
            </w:r>
            <w:proofErr w:type="spellEnd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medical intervention</w:t>
            </w:r>
          </w:p>
        </w:tc>
        <w:tc>
          <w:tcPr>
            <w:tcW w:w="81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62CD6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N</w:t>
            </w:r>
          </w:p>
        </w:tc>
      </w:tr>
      <w:tr w:rsidR="000E0DB4" w:rsidRPr="00CD4804" w14:paraId="237D94F4" w14:textId="77777777" w:rsidTr="000E0DB4">
        <w:trPr>
          <w:trHeight w:val="72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C1FF6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70808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cond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0011B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B45C6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494A0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AA0FB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9AE2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9/5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0B03B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Unsuitable environment </w:t>
            </w: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(private property), blood on left eye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9AF68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F13BF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Sedated for health assessment. Grass seed </w:t>
            </w: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deep in eye removed and treated with antibiotics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973EB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13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EACB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/6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5544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3/6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BF198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436C6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5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A3220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5C781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783AF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7ACE1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409F8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348B6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D3EED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7A6B6B45" w14:textId="77777777" w:rsidTr="000E0DB4">
        <w:trPr>
          <w:trHeight w:val="48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C823F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Kobi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19887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94F1C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0B5F9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5FF67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7EB9FA" w14:textId="2454E29B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M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16CA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/8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A1614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Dehydration, poor condition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D1C1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CB3C4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Sedated for health assessment and swabbed for chlamydia (negative). IV fluids for dehydration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D34F4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9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5ED9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/8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9025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/12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C865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22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69DE2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77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7BE99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BC151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824D7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E322A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B538B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4D620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B5899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5024BB76" w14:textId="77777777" w:rsidTr="000E0DB4">
        <w:trPr>
          <w:trHeight w:val="73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FF2FF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erlin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E051A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AA3B1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AA4BC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2B053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74C21E" w14:textId="1D07CEA2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M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79AF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5/3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11CE8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Unsuitable environment (far from known koala population), trouble climbing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2DCD9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35EA6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Sedated for health assessment. IV fluids for dehydration. Diagnosed with hip dysplasia. Stomach bloating treated with </w:t>
            </w:r>
            <w:proofErr w:type="spellStart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>cisapride</w:t>
            </w:r>
            <w:proofErr w:type="spellEnd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>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6F7B7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48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E0679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1/7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2B9F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9/8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3FAD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9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4BBF7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91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FDD1A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61238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9CB16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4FBC6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C77F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940F4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1C20D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042793B1" w14:textId="77777777" w:rsidTr="000E0DB4">
        <w:trPr>
          <w:trHeight w:val="300"/>
        </w:trPr>
        <w:tc>
          <w:tcPr>
            <w:tcW w:w="6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38722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ssy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80760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3B8F1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ECCB2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399B2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badult</w:t>
            </w:r>
          </w:p>
        </w:tc>
        <w:tc>
          <w:tcPr>
            <w:tcW w:w="40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025C80" w14:textId="490D760A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F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3547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0/9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ED563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1254A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46532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taken to vets. Oral fluids for dehydration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EFBEE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B7A4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7/9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10131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9/12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97D3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05D70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12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18551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85D3E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1F691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0F49D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5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9140B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6D2E9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A1E6F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60E7B058" w14:textId="77777777" w:rsidTr="000E0DB4">
        <w:trPr>
          <w:trHeight w:val="30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59929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5A7C6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cond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6386D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39811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1AEB2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BD460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33B61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9/12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DC368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2524D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038C2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. Not taken to vet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24563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0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0B34C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9/12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35DE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/12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62A9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7C4A6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98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403B1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268F8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5E240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98505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5018B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D0F3F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2CB34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7E32AC12" w14:textId="77777777" w:rsidTr="000E0DB4">
        <w:trPr>
          <w:trHeight w:val="280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65073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Modi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D2D4B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378DD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48E8F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1D20B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7E05E6" w14:textId="6552191A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F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4F91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3/4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C5759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itting on ground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3E356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942FD8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Sedated for health assessment and swabbed for chlamydia (negative). Unknown mass in stomach that cleared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FC79D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5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DAF71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/5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44DF1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/12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ED9E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17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6B6D3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84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4A4E3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A88A3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CC780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25F9B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1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9B26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6DF9D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16F14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Y</w:t>
            </w:r>
          </w:p>
        </w:tc>
      </w:tr>
      <w:tr w:rsidR="000E0DB4" w:rsidRPr="00CD4804" w14:paraId="7A228E83" w14:textId="77777777" w:rsidTr="000E0DB4">
        <w:trPr>
          <w:trHeight w:val="30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001DB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oe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817E0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CDA0F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A4572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B05AF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badult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9DBF58" w14:textId="35A70F02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M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26D1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5/9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E0925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5B75F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C9547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. Not taken to vet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B9CA2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0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DC04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5/9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5D91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/12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35AF2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7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8D51A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94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82F98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AC1CF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E016E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DBA0B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07B0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6D3F8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2B9C9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445DCA2B" w14:textId="77777777" w:rsidTr="000E0DB4">
        <w:trPr>
          <w:trHeight w:val="49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C2330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Peaches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2B40C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60A12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12477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4D010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badult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2CCD4C" w14:textId="4168788A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F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CA41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5/11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BFEB2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private property with dogs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AC5CF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76E22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. Not taken to vet. Monitoring for signs of dog attack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CF6A2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6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9496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/11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F163A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/12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823A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0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CD9E4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3E025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ED1A8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1E783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F7B0E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4A413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B5D1A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37A26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6F3EE36F" w14:textId="77777777" w:rsidTr="000E0DB4">
        <w:trPr>
          <w:trHeight w:val="106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21A69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Roger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FFE56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11CE9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2EFC5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W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92DFF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A691BF" w14:textId="061F2BA4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M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21AC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5/8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398488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spected chlamydia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9E192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375BB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dated for health assessment and swabbed for chlamydia (positive), treated with antibiotics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C6229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98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9F40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1/11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30C4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9/3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ADCE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8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7A67E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F11A2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843E9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617E6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ortality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3ABF3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732D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F65E5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ortality in situ on 19/03/2021. Cause of death: undetermined, suspected diagnosis Lymphoma (renal)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DE96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6AA64A55" w14:textId="77777777" w:rsidTr="000E0DB4">
        <w:trPr>
          <w:trHeight w:val="76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A8182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Royal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B4641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71B0B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94F97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33A27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ECDE0A" w14:textId="67051120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M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F022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1/6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D311F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655BF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85084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Sedated for health assessment and swabbed for chlamydia (negative). Cut foot in care, treated with topical antibacterial cream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9AD8C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6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ABCA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6/8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450A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3/11/202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5CA9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09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28D83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32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FCABD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5A72D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F45A1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307F0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0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86914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811BA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0F9A7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681C6EBE" w14:textId="77777777" w:rsidTr="000E0DB4">
        <w:trPr>
          <w:trHeight w:val="72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7E7D1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Ruben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90B50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7D2B0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E7830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9A903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badult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9A69D0" w14:textId="624D05B5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M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DA2B5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5/10/2019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BEE168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DA436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587A3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Sedated for health assessment and </w:t>
            </w: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swabbed for chlamydia (negative). Oral fluids for rehydration. Bilateral cataracts, corrected themselves during care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54975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378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EFA3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7/10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12C5E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3/6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E532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39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0805A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61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CD006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944BA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26106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50A3C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3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A8BB8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EEB9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1170A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6E45D206" w14:textId="77777777" w:rsidTr="000E0DB4">
        <w:trPr>
          <w:trHeight w:val="480"/>
        </w:trPr>
        <w:tc>
          <w:tcPr>
            <w:tcW w:w="6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15D6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am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F8B48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32416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05278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CB191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8EBBDC" w14:textId="2E69F3A6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M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9B05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7/6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7F46D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CD46E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26BB0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Sedated for health assessment and swabbed for chlamydia (negative)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E0E51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1610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/6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3E97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5/6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103C3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E3F15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AE4FC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374F7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F0A80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6BE56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81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4D2CE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BFD35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1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1B603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2ED0251C" w14:textId="77777777" w:rsidTr="000E0DB4">
        <w:trPr>
          <w:trHeight w:val="30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97200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B54D8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cond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6C978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FDDB3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CF267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03958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8B031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5/6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03C23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3F48F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DE3AE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. Not taken to vet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8601B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0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B940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5/6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69C6C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/7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A8C2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E00DF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74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85579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7DE39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90160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A9068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6BF43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84719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05991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379BFFC4" w14:textId="77777777" w:rsidTr="000E0DB4">
        <w:trPr>
          <w:trHeight w:val="30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2C7DC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E16C7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Third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0B0E2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2A3DB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8D752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D37E4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05D6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/7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2C430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148B7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36E38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. Not taken to vet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C31AE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B71E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9/7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7C582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2/7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4E5F0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9F81D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8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4575E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C882A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49C7F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89338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89E7D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8F958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68D40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5B44FC18" w14:textId="77777777" w:rsidTr="000E0DB4">
        <w:trPr>
          <w:trHeight w:val="30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AFE48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DE350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ourth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A62E3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48669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94DB6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B2579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5F1E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2/7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AED6E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784D6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3DC28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. Not taken to vet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5BAC2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80D1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3/7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BED2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8/8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6907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6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7028A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93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D3595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1748E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55A2A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4D087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4B122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052AB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450E5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50F6797E" w14:textId="77777777" w:rsidTr="000E0DB4">
        <w:trPr>
          <w:trHeight w:val="30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881DA8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E66FF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fth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61A6C8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47FC0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9CF1B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F21F9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2FEC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8/8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E616F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0B5AB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A32028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. Not taken to vet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15489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0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8DB8B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8/8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34C3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/12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BFEC1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D10FF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9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5F2A6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E9EAC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E009B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E27BC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B2DB7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99D565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9C5F0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369C9532" w14:textId="77777777" w:rsidTr="000E0DB4">
        <w:trPr>
          <w:trHeight w:val="48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9FAA9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proofErr w:type="spellStart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immo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61530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BC09E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D4468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A23C3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ED5AB9" w14:textId="07D17BED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M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E65B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8/9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50F6B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pparent shoulder injury, eye infection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15D79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FBD70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dated for health assessment. Eye infection treated with topical cream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74089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6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7B8BA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4/9/202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A8B7D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5/12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0B15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72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BFCCA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69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1A835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2DCA0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ABEFB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19224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7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4672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3695C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1D56E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7A8EDCB7" w14:textId="77777777" w:rsidTr="000E0DB4">
        <w:trPr>
          <w:trHeight w:val="480"/>
        </w:trPr>
        <w:tc>
          <w:tcPr>
            <w:tcW w:w="6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14638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Wally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39F22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0B950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61766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W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090C9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35B4C8" w14:textId="36EDC67C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M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53D0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6/6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E28C8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37161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56C5B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Sedated for health assessment and swabbed for chlamydia (negative)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EC167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5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7697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1/7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04D81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7/12/202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29B2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69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664AB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87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4CD60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BC718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5C732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BB807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64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3BCCB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28610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81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1EB19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Y</w:t>
            </w:r>
          </w:p>
        </w:tc>
      </w:tr>
      <w:tr w:rsidR="000E0DB4" w:rsidRPr="00CD4804" w14:paraId="38D88ACA" w14:textId="77777777" w:rsidTr="000E0DB4">
        <w:trPr>
          <w:trHeight w:val="48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B65EF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66787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cond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27FFF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9369F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5419C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6D5E8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0314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7/12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FFD25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Unsuitable environment (private property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34B05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5CD80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ne. Not taken to vet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D99FF9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0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DAFC4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7/12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D346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8/10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0B3A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9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19E6A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21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B1DF8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D9B9A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ssessed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B4139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5F314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F1A8C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E511DE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EB4C3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5E79A87C" w14:textId="77777777" w:rsidTr="000E0DB4">
        <w:trPr>
          <w:trHeight w:val="480"/>
        </w:trPr>
        <w:tc>
          <w:tcPr>
            <w:tcW w:w="6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513DE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proofErr w:type="spellStart"/>
            <w:r w:rsidRPr="00CD4804">
              <w:rPr>
                <w:rFonts w:eastAsia="Times New Roman"/>
                <w:sz w:val="13"/>
                <w:szCs w:val="13"/>
                <w:lang w:eastAsia="zh-CN"/>
              </w:rPr>
              <w:lastRenderedPageBreak/>
              <w:t>Waminda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C17F1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34A46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9540C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E378FF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A5B2E5" w14:textId="05538793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M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CB00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/9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896578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roadside)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06622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F0E098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Sedated for health assessment and swabbed for chlamydia (negative)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E4D9F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6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89F1A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9/9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789B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/6/2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B6F0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56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200E5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9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D286B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87821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964AC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ortality</w:t>
            </w:r>
          </w:p>
        </w:tc>
        <w:tc>
          <w:tcPr>
            <w:tcW w:w="70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BF846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56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46D0D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C679C9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Mortality in care. Mortality date is when he was put back into care, he died on 19/07/2021. Note that between 29/09/2020 and 2/06/2021 </w:t>
            </w:r>
            <w:proofErr w:type="spellStart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>Waminda</w:t>
            </w:r>
            <w:proofErr w:type="spellEnd"/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was not tracked</w:t>
            </w:r>
          </w:p>
        </w:tc>
        <w:tc>
          <w:tcPr>
            <w:tcW w:w="81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3AD7E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  <w:tr w:rsidR="000E0DB4" w:rsidRPr="00CD4804" w14:paraId="2948EBBB" w14:textId="77777777" w:rsidTr="000E0DB4">
        <w:trPr>
          <w:trHeight w:val="940"/>
        </w:trPr>
        <w:tc>
          <w:tcPr>
            <w:tcW w:w="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4188A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23F57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econd</w:t>
            </w: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8D844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18060A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AC5F50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40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D143F2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88A7C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/6/2021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557C47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Plant spikes in paws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8DA9B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aj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B4262C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Sedated for health assessment. Wounds on paws cleaned with topical antibacterial cream. Anti-inflammatory injections and antibiotics administered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29406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 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99524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Died in care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F6BFD0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299416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22DDD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A576BE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C9379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 applicable</w:t>
            </w:r>
          </w:p>
        </w:tc>
        <w:tc>
          <w:tcPr>
            <w:tcW w:w="7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671451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834D8D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430A2B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E9D556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  <w:tc>
          <w:tcPr>
            <w:tcW w:w="81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AA032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</w:p>
        </w:tc>
      </w:tr>
      <w:tr w:rsidR="000E0DB4" w:rsidRPr="00CD4804" w14:paraId="656D774F" w14:textId="77777777" w:rsidTr="000E0DB4">
        <w:trPr>
          <w:trHeight w:val="72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882D9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Will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4AC13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Firs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E34B72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D246E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W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F6FABD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Adult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FDF104" w14:textId="2DC83B85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>
              <w:rPr>
                <w:rFonts w:eastAsia="Times New Roman"/>
                <w:sz w:val="13"/>
                <w:szCs w:val="13"/>
                <w:lang w:eastAsia="zh-CN"/>
              </w:rPr>
              <w:t>M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3DD73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4/5/2020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236B0F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Imminent danger (private property with dogs), blood on nose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CEE69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719F14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 xml:space="preserve"> Sedated for health assessment and swabbed for chlamydia (negative).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F082C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0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5F53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/6/202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C3E07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2/10/202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547BA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41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1922E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23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5C6184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3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15D2E1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47D7FA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Survive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3594A5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14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45D7B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Min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D2DB93" w14:textId="77777777" w:rsidR="00CD4804" w:rsidRPr="00CD4804" w:rsidRDefault="00CD4804" w:rsidP="00CD4804">
            <w:pPr>
              <w:spacing w:line="240" w:lineRule="auto"/>
              <w:jc w:val="left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ote that between 24/06/2020 and 22/10/2021 Will was not tracked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3E7078" w14:textId="77777777" w:rsidR="00CD4804" w:rsidRPr="00CD4804" w:rsidRDefault="00CD4804" w:rsidP="00CD4804">
            <w:pPr>
              <w:spacing w:line="240" w:lineRule="auto"/>
              <w:jc w:val="center"/>
              <w:rPr>
                <w:rFonts w:eastAsia="Times New Roman"/>
                <w:sz w:val="13"/>
                <w:szCs w:val="13"/>
                <w:lang w:eastAsia="zh-CN"/>
              </w:rPr>
            </w:pPr>
            <w:r w:rsidRPr="00CD4804">
              <w:rPr>
                <w:rFonts w:eastAsia="Times New Roman"/>
                <w:sz w:val="13"/>
                <w:szCs w:val="13"/>
                <w:lang w:eastAsia="zh-CN"/>
              </w:rPr>
              <w:t>N</w:t>
            </w:r>
          </w:p>
        </w:tc>
      </w:tr>
    </w:tbl>
    <w:p w14:paraId="3D2841B1" w14:textId="77777777" w:rsidR="00CD4804" w:rsidRDefault="00CD4804">
      <w:pPr>
        <w:rPr>
          <w:iCs/>
          <w:sz w:val="18"/>
          <w:szCs w:val="18"/>
        </w:rPr>
      </w:pPr>
    </w:p>
    <w:p w14:paraId="7D2B1759" w14:textId="5E65E4C9" w:rsidR="00B1180C" w:rsidRPr="00A16C6D" w:rsidRDefault="00B1180C">
      <w:pPr>
        <w:rPr>
          <w:iCs/>
          <w:sz w:val="18"/>
          <w:szCs w:val="18"/>
        </w:rPr>
        <w:sectPr w:rsidR="00B1180C" w:rsidRPr="00A16C6D" w:rsidSect="00A16C6D">
          <w:pgSz w:w="16838" w:h="11906" w:orient="landscape"/>
          <w:pgMar w:top="1440" w:right="1440" w:bottom="1440" w:left="1440" w:header="708" w:footer="708" w:gutter="0"/>
          <w:cols w:space="720"/>
          <w:docGrid w:linePitch="299"/>
        </w:sectPr>
      </w:pPr>
      <w:r w:rsidRPr="00B1180C">
        <w:rPr>
          <w:noProof/>
        </w:rPr>
        <w:lastRenderedPageBreak/>
        <w:drawing>
          <wp:inline distT="0" distB="0" distL="0" distR="0" wp14:anchorId="5586B145" wp14:editId="4F7B59FE">
            <wp:extent cx="9188970" cy="5421347"/>
            <wp:effectExtent l="0" t="0" r="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201141" cy="54285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E158CC" w14:textId="0D95468D" w:rsidR="00C234B7" w:rsidRDefault="000E6BBC">
      <w:pPr>
        <w:rPr>
          <w:i/>
          <w:sz w:val="18"/>
          <w:szCs w:val="18"/>
        </w:rPr>
      </w:pPr>
      <w:r w:rsidRPr="000E6BBC">
        <w:rPr>
          <w:noProof/>
        </w:rPr>
        <w:lastRenderedPageBreak/>
        <w:drawing>
          <wp:inline distT="0" distB="0" distL="0" distR="0" wp14:anchorId="108F694E" wp14:editId="603E0961">
            <wp:extent cx="9043102" cy="316230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62717" cy="31691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EEE371" w14:textId="6173974D" w:rsidR="00C234B7" w:rsidRPr="009B235F" w:rsidRDefault="00C234B7">
      <w:pPr>
        <w:spacing w:line="240" w:lineRule="auto"/>
        <w:rPr>
          <w:i/>
          <w:sz w:val="18"/>
          <w:szCs w:val="18"/>
        </w:rPr>
      </w:pPr>
    </w:p>
    <w:sectPr w:rsidR="00C234B7" w:rsidRPr="009B235F" w:rsidSect="00A16C6D">
      <w:pgSz w:w="16838" w:h="11906" w:orient="landscape"/>
      <w:pgMar w:top="1440" w:right="1440" w:bottom="1440" w:left="1440" w:header="708" w:footer="708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BA51176"/>
    <w:multiLevelType w:val="multilevel"/>
    <w:tmpl w:val="029218F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 w16cid:durableId="190009440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83D22"/>
    <w:rsid w:val="00083D22"/>
    <w:rsid w:val="000D488E"/>
    <w:rsid w:val="000E0DB4"/>
    <w:rsid w:val="000E6BBC"/>
    <w:rsid w:val="0011660B"/>
    <w:rsid w:val="00317FAB"/>
    <w:rsid w:val="0032793D"/>
    <w:rsid w:val="00496C88"/>
    <w:rsid w:val="00530471"/>
    <w:rsid w:val="008C5947"/>
    <w:rsid w:val="009021DA"/>
    <w:rsid w:val="00955380"/>
    <w:rsid w:val="009B235F"/>
    <w:rsid w:val="00A16C6D"/>
    <w:rsid w:val="00A248C8"/>
    <w:rsid w:val="00A375F3"/>
    <w:rsid w:val="00B1180C"/>
    <w:rsid w:val="00B62DE3"/>
    <w:rsid w:val="00BB23D6"/>
    <w:rsid w:val="00BF2D94"/>
    <w:rsid w:val="00C234B7"/>
    <w:rsid w:val="00CB4D44"/>
    <w:rsid w:val="00CD4804"/>
    <w:rsid w:val="00DA1FB3"/>
    <w:rsid w:val="00DB0A52"/>
    <w:rsid w:val="00DD695B"/>
    <w:rsid w:val="00E0609B"/>
    <w:rsid w:val="00E41C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B8D494D"/>
  <w15:docId w15:val="{AC419C3D-DB45-4DF5-9008-4A3DACC66F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en-AU" w:eastAsia="en-AU" w:bidi="ar-SA"/>
      </w:rPr>
    </w:rPrDefault>
    <w:pPrDefault>
      <w:pPr>
        <w:spacing w:line="480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keepLines/>
      <w:outlineLvl w:val="0"/>
    </w:pPr>
    <w:rPr>
      <w:sz w:val="32"/>
      <w:szCs w:val="32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spacing w:line="360" w:lineRule="auto"/>
      <w:ind w:right="-22"/>
      <w:jc w:val="center"/>
    </w:pPr>
    <w:rPr>
      <w:rFonts w:ascii="Times New Roman" w:eastAsia="Times New Roman" w:hAnsi="Times New Roman" w:cs="Times New Roman"/>
      <w:b/>
      <w:sz w:val="32"/>
      <w:szCs w:val="3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paragraph" w:styleId="CommentText">
    <w:name w:val="annotation text"/>
    <w:basedOn w:val="Normal"/>
    <w:link w:val="CommentTextChar"/>
    <w:uiPriority w:val="99"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496C88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B23D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B23D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BB23D6"/>
    <w:pPr>
      <w:spacing w:line="240" w:lineRule="auto"/>
      <w:jc w:val="left"/>
    </w:pPr>
  </w:style>
  <w:style w:type="character" w:styleId="Hyperlink">
    <w:name w:val="Hyperlink"/>
    <w:basedOn w:val="DefaultParagraphFont"/>
    <w:uiPriority w:val="99"/>
    <w:semiHidden/>
    <w:unhideWhenUsed/>
    <w:rsid w:val="00CD4804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CD4804"/>
    <w:rPr>
      <w:color w:val="954F72"/>
      <w:u w:val="single"/>
    </w:rPr>
  </w:style>
  <w:style w:type="paragraph" w:customStyle="1" w:styleId="msonormal0">
    <w:name w:val="msonormal"/>
    <w:basedOn w:val="Normal"/>
    <w:rsid w:val="00CD4804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paragraph" w:customStyle="1" w:styleId="xl63">
    <w:name w:val="xl63"/>
    <w:basedOn w:val="Normal"/>
    <w:rsid w:val="00CD4804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paragraph" w:customStyle="1" w:styleId="xl64">
    <w:name w:val="xl64"/>
    <w:basedOn w:val="Normal"/>
    <w:rsid w:val="00CD4804"/>
    <w:pP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paragraph" w:customStyle="1" w:styleId="xl65">
    <w:name w:val="xl65"/>
    <w:basedOn w:val="Normal"/>
    <w:rsid w:val="00CD4804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zh-CN"/>
    </w:rPr>
  </w:style>
  <w:style w:type="paragraph" w:customStyle="1" w:styleId="xl66">
    <w:name w:val="xl66"/>
    <w:basedOn w:val="Normal"/>
    <w:rsid w:val="00CD4804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paragraph" w:customStyle="1" w:styleId="xl67">
    <w:name w:val="xl67"/>
    <w:basedOn w:val="Normal"/>
    <w:rsid w:val="00CD4804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8"/>
      <w:szCs w:val="18"/>
      <w:lang w:eastAsia="zh-CN"/>
    </w:rPr>
  </w:style>
  <w:style w:type="paragraph" w:customStyle="1" w:styleId="xl68">
    <w:name w:val="xl68"/>
    <w:basedOn w:val="Normal"/>
    <w:rsid w:val="00CD4804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8"/>
      <w:szCs w:val="18"/>
      <w:lang w:eastAsia="zh-CN"/>
    </w:rPr>
  </w:style>
  <w:style w:type="paragraph" w:customStyle="1" w:styleId="xl69">
    <w:name w:val="xl69"/>
    <w:basedOn w:val="Normal"/>
    <w:rsid w:val="00CD4804"/>
    <w:pP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 w:cs="Times New Roman"/>
      <w:b/>
      <w:bCs/>
      <w:sz w:val="18"/>
      <w:szCs w:val="18"/>
      <w:lang w:eastAsia="zh-CN"/>
    </w:rPr>
  </w:style>
  <w:style w:type="paragraph" w:customStyle="1" w:styleId="xl70">
    <w:name w:val="xl70"/>
    <w:basedOn w:val="Normal"/>
    <w:rsid w:val="00CD4804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eastAsia="zh-CN"/>
    </w:rPr>
  </w:style>
  <w:style w:type="paragraph" w:customStyle="1" w:styleId="xl71">
    <w:name w:val="xl71"/>
    <w:basedOn w:val="Normal"/>
    <w:rsid w:val="00CD4804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eastAsia="zh-CN"/>
    </w:rPr>
  </w:style>
  <w:style w:type="paragraph" w:customStyle="1" w:styleId="xl72">
    <w:name w:val="xl72"/>
    <w:basedOn w:val="Normal"/>
    <w:rsid w:val="00CD4804"/>
    <w:pP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 w:cs="Times New Roman"/>
      <w:sz w:val="18"/>
      <w:szCs w:val="18"/>
      <w:lang w:eastAsia="zh-CN"/>
    </w:rPr>
  </w:style>
  <w:style w:type="paragraph" w:customStyle="1" w:styleId="xl73">
    <w:name w:val="xl73"/>
    <w:basedOn w:val="Normal"/>
    <w:rsid w:val="00CD4804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eastAsia="zh-CN"/>
    </w:rPr>
  </w:style>
  <w:style w:type="paragraph" w:customStyle="1" w:styleId="xl74">
    <w:name w:val="xl74"/>
    <w:basedOn w:val="Normal"/>
    <w:rsid w:val="00CD4804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eastAsia="zh-CN"/>
    </w:rPr>
  </w:style>
  <w:style w:type="paragraph" w:customStyle="1" w:styleId="xl75">
    <w:name w:val="xl75"/>
    <w:basedOn w:val="Normal"/>
    <w:rsid w:val="00CD480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16"/>
      <w:szCs w:val="16"/>
      <w:lang w:eastAsia="zh-CN"/>
    </w:rPr>
  </w:style>
  <w:style w:type="paragraph" w:customStyle="1" w:styleId="xl76">
    <w:name w:val="xl76"/>
    <w:basedOn w:val="Normal"/>
    <w:rsid w:val="00CD480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16"/>
      <w:szCs w:val="16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0538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53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16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950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4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2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118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44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32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43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emf"/><Relationship Id="rId5" Type="http://schemas.openxmlformats.org/officeDocument/2006/relationships/webSettings" Target="webSettings.xml"/><Relationship Id="rId10" Type="http://schemas.openxmlformats.org/officeDocument/2006/relationships/image" Target="media/image5.emf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9FF501F-BF1D-4B7C-89CC-A829AC0A29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23</Pages>
  <Words>4503</Words>
  <Characters>25669</Characters>
  <Application>Microsoft Office Word</Application>
  <DocSecurity>0</DocSecurity>
  <Lines>213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1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Kellie Leigh</cp:lastModifiedBy>
  <cp:revision>4</cp:revision>
  <dcterms:created xsi:type="dcterms:W3CDTF">2023-01-03T05:34:00Z</dcterms:created>
  <dcterms:modified xsi:type="dcterms:W3CDTF">2023-01-03T05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wildlife-research</vt:lpwstr>
  </property>
  <property fmtid="{D5CDD505-2E9C-101B-9397-08002B2CF9AE}" pid="21" name="Mendeley Recent Style Name 9_1">
    <vt:lpwstr>Wildlife Research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b3386f-3898-3da6-91cd-103ccff79074</vt:lpwstr>
  </property>
  <property fmtid="{D5CDD505-2E9C-101B-9397-08002B2CF9AE}" pid="24" name="Mendeley Citation Style_1">
    <vt:lpwstr>http://www.zotero.org/styles/apa</vt:lpwstr>
  </property>
</Properties>
</file>